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0E9B6D66" w:rsidR="00F42879" w:rsidRPr="00F42879" w:rsidRDefault="00F42879" w:rsidP="003841FB">
      <w:pPr>
        <w:pStyle w:val="Heading2"/>
        <w:spacing w:after="240" w:afterAutospacing="0"/>
        <w:jc w:val="both"/>
        <w:rPr>
          <w:sz w:val="24"/>
          <w:szCs w:val="24"/>
          <w:u w:val="single"/>
        </w:rPr>
      </w:pPr>
      <w:r w:rsidRPr="00F42879">
        <w:rPr>
          <w:sz w:val="24"/>
          <w:szCs w:val="24"/>
          <w:u w:val="single"/>
        </w:rPr>
        <w:t>Introduction </w:t>
      </w:r>
    </w:p>
    <w:p w14:paraId="51AD89EF" w14:textId="1E236CB9"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w:t>
      </w:r>
      <w:r w:rsidR="00DA7BCB">
        <w:rPr>
          <w:color w:val="000000"/>
        </w:rPr>
        <w:t xml:space="preserve">an </w:t>
      </w:r>
      <w:r>
        <w:rPr>
          <w:color w:val="000000"/>
        </w:rPr>
        <w:t xml:space="preserve">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8"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9" w:history="1">
        <w:r>
          <w:rPr>
            <w:rStyle w:val="Hyperlink"/>
            <w:color w:val="1155CC"/>
          </w:rPr>
          <w:t>https://pubmed.ncbi.nlm.nih.gov/20660050/</w:t>
        </w:r>
      </w:hyperlink>
      <w:r>
        <w:rPr>
          <w:color w:val="000000"/>
        </w:rPr>
        <w:t xml:space="preserve">). </w:t>
      </w:r>
      <w:r w:rsidRPr="003C39AF">
        <w:rPr>
          <w:color w:val="ED7D31" w:themeColor="accent2"/>
        </w:rPr>
        <w:t>Despite the exact degree to which insulin resistance plays a role in the development of T2D not being entirely understood, it is certainly an important accelerating factor in T2D development</w:t>
      </w:r>
      <w:r>
        <w:rPr>
          <w:color w:val="000000"/>
        </w:rPr>
        <w:t>. Hence, great efforts are being made in order to investigate factors influencing insulin sensitivity. For instance, the 2nd phase of the National Institutes of Health’s 10 year long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0"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2D7E4EC3"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r w:rsidR="00293350">
        <w:rPr>
          <w:color w:val="000000"/>
        </w:rPr>
        <w:t>dyslipidaemia</w:t>
      </w:r>
      <w:r>
        <w:rPr>
          <w:color w:val="000000"/>
        </w:rPr>
        <w:t xml:space="preserve"> and unrestrained gluconeogenesis (</w:t>
      </w:r>
      <w:hyperlink r:id="rId11"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12" w:history="1">
        <w:r>
          <w:rPr>
            <w:rStyle w:val="Hyperlink"/>
            <w:color w:val="1155CC"/>
          </w:rPr>
          <w:t>https://www-sciencedirect-com.ezproxy.ub.unimaas.nl/science/article/pii/S0002914999002118</w:t>
        </w:r>
      </w:hyperlink>
      <w:r>
        <w:rPr>
          <w:color w:val="000000"/>
        </w:rPr>
        <w:t xml:space="preserve">). This is </w:t>
      </w:r>
      <w:r>
        <w:rPr>
          <w:color w:val="000000"/>
        </w:rPr>
        <w:lastRenderedPageBreak/>
        <w:t xml:space="preserve">most likely due to the inability of insulin resistant adipose tissue to receive the insulin signals necessary to suppress lipolysis, hence, resulting in the release of more and </w:t>
      </w:r>
      <w:r w:rsidR="00A763D9">
        <w:rPr>
          <w:color w:val="000000"/>
        </w:rPr>
        <w:t xml:space="preserve">the </w:t>
      </w:r>
      <w:r>
        <w:rPr>
          <w:color w:val="000000"/>
        </w:rPr>
        <w:t>uptake of less free fatty acids (FFAs) by adipocytes. The subsequent increase in plasma FFAs causes the liver to increase its production and secretion of VLDL, eventually resulting in hypertriglyceridemia (</w:t>
      </w:r>
      <w:hyperlink r:id="rId13" w:history="1">
        <w:r>
          <w:rPr>
            <w:rStyle w:val="Hyperlink"/>
            <w:color w:val="1155CC"/>
          </w:rPr>
          <w:t>https://www.jci.org/articles/view/10762</w:t>
        </w:r>
      </w:hyperlink>
      <w:r>
        <w:rPr>
          <w:color w:val="000000"/>
        </w:rPr>
        <w:t>). </w:t>
      </w:r>
    </w:p>
    <w:p w14:paraId="56E9C2F6" w14:textId="77777777" w:rsidR="00A5562B" w:rsidRDefault="00F42879" w:rsidP="003841FB">
      <w:pPr>
        <w:pStyle w:val="NormalWeb"/>
        <w:spacing w:before="0" w:beforeAutospacing="0" w:after="0" w:afterAutospacing="0" w:line="360" w:lineRule="auto"/>
        <w:jc w:val="both"/>
        <w:rPr>
          <w:color w:val="ED7D31" w:themeColor="accent2"/>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4" w:history="1">
        <w:r>
          <w:rPr>
            <w:rStyle w:val="Hyperlink"/>
            <w:color w:val="1155CC"/>
          </w:rPr>
          <w:t>https://link.springer.com/article/10.1007/s00726-011-1088-7</w:t>
        </w:r>
      </w:hyperlink>
      <w:r>
        <w:rPr>
          <w:color w:val="000000"/>
        </w:rPr>
        <w:t>) and which have been shown to be increased insulin-resistant pre-diabetics (</w:t>
      </w:r>
      <w:r>
        <w:rPr>
          <w:color w:val="1155CC"/>
        </w:rPr>
        <w:t>Metabolomics and Type 2 Diabetes: Translating Basic Research into Clinical Application Matthias S. Klein, Metabolic profiling of the human response to a glucose challenge reveals distinct axes of insulin sensitivity Oded Shaham</w:t>
      </w:r>
      <w:r>
        <w:rPr>
          <w:color w:val="000000"/>
        </w:rPr>
        <w:t xml:space="preserve">). One way that insulin </w:t>
      </w:r>
      <w:r w:rsidR="00315A94">
        <w:rPr>
          <w:color w:val="000000"/>
        </w:rPr>
        <w:t>signalling</w:t>
      </w:r>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w:t>
      </w:r>
      <w:r w:rsidR="00315A94">
        <w:rPr>
          <w:color w:val="000000"/>
        </w:rPr>
        <w:t>those</w:t>
      </w:r>
      <w:r>
        <w:rPr>
          <w:color w:val="000000"/>
        </w:rPr>
        <w:t xml:space="preserve">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5"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The proteomic signature of insulin-resistant human skeletal muscle reveals increased glycolytic and decreased mitochondrial enzymes J. Giebelstein</w:t>
      </w:r>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6"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r w:rsidR="001A6ABD">
        <w:rPr>
          <w:color w:val="ED7D31" w:themeColor="accent2"/>
        </w:rPr>
        <w:t>Any</w:t>
      </w:r>
      <w:r w:rsidR="001D7C3B" w:rsidRPr="001A6ABD">
        <w:rPr>
          <w:color w:val="ED7D31" w:themeColor="accent2"/>
        </w:rPr>
        <w:t xml:space="preserve"> changes </w:t>
      </w:r>
      <w:r w:rsidR="00C0071B">
        <w:rPr>
          <w:color w:val="ED7D31" w:themeColor="accent2"/>
        </w:rPr>
        <w:t xml:space="preserve">in these variables </w:t>
      </w:r>
      <w:r w:rsidR="001D7C3B" w:rsidRPr="001A6ABD">
        <w:rPr>
          <w:color w:val="ED7D31" w:themeColor="accent2"/>
        </w:rPr>
        <w:t>will then be u</w:t>
      </w:r>
      <w:r w:rsidR="0044043C" w:rsidRPr="001A6ABD">
        <w:rPr>
          <w:color w:val="ED7D31" w:themeColor="accent2"/>
        </w:rPr>
        <w:t>sed to i</w:t>
      </w:r>
      <w:r w:rsidR="0004468B" w:rsidRPr="001A6ABD">
        <w:rPr>
          <w:color w:val="ED7D31" w:themeColor="accent2"/>
        </w:rPr>
        <w:t xml:space="preserve">dentify and investigate </w:t>
      </w:r>
      <w:r w:rsidR="001A6ABD" w:rsidRPr="001A6ABD">
        <w:rPr>
          <w:color w:val="ED7D31" w:themeColor="accent2"/>
        </w:rPr>
        <w:t xml:space="preserve">alterations at the pathway level. </w:t>
      </w:r>
    </w:p>
    <w:p w14:paraId="57DC271B" w14:textId="031B4AE2" w:rsidR="0023685F" w:rsidRDefault="00F42879" w:rsidP="003841FB">
      <w:pPr>
        <w:pStyle w:val="NormalWeb"/>
        <w:spacing w:before="0" w:beforeAutospacing="0" w:after="0" w:afterAutospacing="0" w:line="360" w:lineRule="auto"/>
        <w:jc w:val="both"/>
        <w:rPr>
          <w:color w:val="000000"/>
        </w:rPr>
      </w:pPr>
      <w:r>
        <w:rPr>
          <w:color w:val="000000"/>
        </w:rPr>
        <w:t>The majority of analyses quantifying these differences will be done using R. Additional analyses to understand the biological implications will use pathway analysis</w:t>
      </w:r>
      <w:r w:rsidR="00DB27D4">
        <w:rPr>
          <w:color w:val="000000"/>
        </w:rPr>
        <w:t xml:space="preserve"> and</w:t>
      </w:r>
      <w:r>
        <w:rPr>
          <w:color w:val="000000"/>
        </w:rPr>
        <w:t xml:space="preserve"> network analysis</w:t>
      </w:r>
      <w:r w:rsidR="00DB27D4">
        <w:rPr>
          <w:color w:val="000000"/>
        </w:rPr>
        <w:t>.</w:t>
      </w:r>
    </w:p>
    <w:p w14:paraId="3B6B031D" w14:textId="77314D80" w:rsidR="00F42879" w:rsidRPr="00515479" w:rsidRDefault="00F42879" w:rsidP="003841FB">
      <w:pPr>
        <w:pStyle w:val="NormalWeb"/>
        <w:spacing w:before="0" w:beforeAutospacing="0" w:after="0" w:afterAutospacing="0" w:line="360" w:lineRule="auto"/>
        <w:jc w:val="both"/>
        <w:rPr>
          <w:rStyle w:val="Heading2Char"/>
          <w:b w:val="0"/>
          <w:bCs w:val="0"/>
          <w:color w:val="ED7D31" w:themeColor="accent2"/>
          <w:sz w:val="24"/>
          <w:szCs w:val="24"/>
        </w:rPr>
      </w:pPr>
      <w:r w:rsidRPr="00E821E0">
        <w:rPr>
          <w:color w:val="ED7D31" w:themeColor="accent2"/>
        </w:rPr>
        <w:t xml:space="preserve">From the aforementioned research </w:t>
      </w:r>
      <w:r w:rsidR="00BC0CD5">
        <w:rPr>
          <w:color w:val="ED7D31" w:themeColor="accent2"/>
        </w:rPr>
        <w:t xml:space="preserve">concerning </w:t>
      </w:r>
      <w:r w:rsidRPr="00E821E0">
        <w:rPr>
          <w:color w:val="ED7D31" w:themeColor="accent2"/>
        </w:rPr>
        <w:t xml:space="preserve">alterations in the omics </w:t>
      </w:r>
      <w:r w:rsidR="00515479">
        <w:rPr>
          <w:color w:val="ED7D31" w:themeColor="accent2"/>
        </w:rPr>
        <w:t>of</w:t>
      </w:r>
      <w:r w:rsidRPr="00E821E0">
        <w:rPr>
          <w:color w:val="ED7D31" w:themeColor="accent2"/>
        </w:rPr>
        <w:t xml:space="preserve"> insulin resistan</w:t>
      </w:r>
      <w:r w:rsidR="00CC01D1">
        <w:rPr>
          <w:color w:val="ED7D31" w:themeColor="accent2"/>
        </w:rPr>
        <w:t>t individuals</w:t>
      </w:r>
      <w:r>
        <w:rPr>
          <w:color w:val="000000"/>
        </w:rPr>
        <w:t>,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A67408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7"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fecal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8"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Want EJ. LC-MS Untargeted Analysis. InMetabolic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w:t>
      </w:r>
      <w:hyperlink r:id="rId19" w:history="1">
        <w:r w:rsidR="005A1F9A">
          <w:rPr>
            <w:rStyle w:val="Hyperlink"/>
          </w:rPr>
          <w:t>https://www.nature.com/articles/s41467-019-13036-1</w:t>
        </w:r>
      </w:hyperlink>
      <w:r w:rsidR="00EA724F">
        <w:rPr>
          <w:rFonts w:ascii="Times New Roman" w:eastAsia="Times New Roman" w:hAnsi="Times New Roman" w:cs="Times New Roman"/>
          <w:color w:val="000000"/>
          <w:sz w:val="24"/>
          <w:szCs w:val="24"/>
          <w:lang w:eastAsia="en-GB"/>
        </w:rPr>
        <w:t>).</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w:t>
      </w:r>
      <w:hyperlink r:id="rId20"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1"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of the iHMP’s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w:t>
      </w:r>
      <w:r w:rsidRPr="00AB7B0F">
        <w:rPr>
          <w:rFonts w:ascii="Times New Roman" w:eastAsia="Times New Roman" w:hAnsi="Times New Roman" w:cs="Times New Roman"/>
          <w:color w:val="000000"/>
          <w:sz w:val="24"/>
          <w:szCs w:val="24"/>
          <w:lang w:eastAsia="en-GB"/>
        </w:rPr>
        <w:lastRenderedPageBreak/>
        <w:t xml:space="preserve">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3"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MetaboDiff package </w:t>
      </w:r>
      <w:r w:rsidR="00B07C14">
        <w:rPr>
          <w:rFonts w:ascii="Times New Roman" w:eastAsia="Times New Roman" w:hAnsi="Times New Roman" w:cs="Times New Roman"/>
          <w:color w:val="000000"/>
          <w:sz w:val="24"/>
          <w:szCs w:val="24"/>
          <w:lang w:eastAsia="en-GB"/>
        </w:rPr>
        <w:t>(</w:t>
      </w:r>
      <w:hyperlink r:id="rId24"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phyloseq-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Stansfield J, Dozmorov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5"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phyloseq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r w:rsidR="00206229">
        <w:rPr>
          <w:rFonts w:ascii="Times New Roman" w:eastAsia="Times New Roman" w:hAnsi="Times New Roman" w:cs="Times New Roman"/>
          <w:color w:val="000000"/>
          <w:sz w:val="24"/>
          <w:szCs w:val="24"/>
          <w:lang w:eastAsia="en-GB"/>
        </w:rPr>
        <w:t xml:space="preserve">phyloseq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commentRangeStart w:id="0"/>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metagenomic phyloseq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commentRangeEnd w:id="0"/>
      <w:r w:rsidR="00A55E69">
        <w:rPr>
          <w:rStyle w:val="CommentReference"/>
        </w:rPr>
        <w:commentReference w:id="0"/>
      </w:r>
    </w:p>
    <w:p w14:paraId="5BD2C938" w14:textId="388D7AB5"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6475E4">
        <w:rPr>
          <w:rFonts w:ascii="Times New Roman" w:hAnsi="Times New Roman" w:cs="Times New Roman"/>
          <w:sz w:val="24"/>
          <w:szCs w:val="24"/>
        </w:rPr>
        <w:t xml:space="preserve">Additional samples were excluded based on </w:t>
      </w:r>
      <w:r w:rsidR="00A50920" w:rsidRPr="006475E4">
        <w:rPr>
          <w:rFonts w:ascii="Times New Roman" w:hAnsi="Times New Roman" w:cs="Times New Roman"/>
          <w:sz w:val="24"/>
          <w:szCs w:val="24"/>
        </w:rPr>
        <w:t>a</w:t>
      </w:r>
      <w:r w:rsidRPr="006475E4">
        <w:rPr>
          <w:rFonts w:ascii="Times New Roman" w:hAnsi="Times New Roman" w:cs="Times New Roman"/>
          <w:sz w:val="24"/>
          <w:szCs w:val="24"/>
        </w:rPr>
        <w:t xml:space="preserve"> Principal Component Analysis (PCA) plot</w:t>
      </w:r>
      <w:r w:rsidR="006475E4" w:rsidRPr="006475E4">
        <w:rPr>
          <w:rFonts w:ascii="Times New Roman" w:eastAsia="Times New Roman" w:hAnsi="Times New Roman" w:cs="Times New Roman"/>
          <w:sz w:val="24"/>
          <w:szCs w:val="24"/>
          <w:lang w:eastAsia="en-GB"/>
        </w:rPr>
        <w:t xml:space="preserve"> </w:t>
      </w:r>
      <w:r w:rsidR="006475E4">
        <w:rPr>
          <w:rFonts w:ascii="Times New Roman" w:eastAsia="Times New Roman" w:hAnsi="Times New Roman" w:cs="Times New Roman"/>
          <w:color w:val="000000"/>
          <w:sz w:val="24"/>
          <w:szCs w:val="24"/>
          <w:lang w:eastAsia="en-GB"/>
        </w:rPr>
        <w:t xml:space="preserve">comparing the IS and IR metagenomic data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w:t>
      </w:r>
      <w:r w:rsidR="00F271B7">
        <w:rPr>
          <w:rFonts w:ascii="Times New Roman" w:eastAsia="Times New Roman" w:hAnsi="Times New Roman" w:cs="Times New Roman"/>
          <w:color w:val="000000"/>
          <w:sz w:val="24"/>
          <w:szCs w:val="24"/>
          <w:lang w:eastAsia="en-GB"/>
        </w:rPr>
        <w:lastRenderedPageBreak/>
        <w:t xml:space="preserve">to be </w:t>
      </w:r>
      <w:r w:rsidR="00AB7B0F"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phyloseq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were then used to prune the taxa of the entire phyloseq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This final phyloseq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metabolomic data used for the integrative analysis of the metagenomic and metabolomic data was also further preprocessed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53924510"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phyloseq R package </w:t>
      </w:r>
      <w:r w:rsidR="00F41BF8">
        <w:rPr>
          <w:rFonts w:ascii="Times New Roman" w:hAnsi="Times New Roman" w:cs="Times New Roman"/>
          <w:color w:val="000000"/>
          <w:sz w:val="24"/>
          <w:szCs w:val="24"/>
        </w:rPr>
        <w:t>(</w:t>
      </w:r>
      <w:hyperlink r:id="rId30"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as used to perform a Principal Coordinate Analysis (PCoA) with the Bray-Curtis dissimilarity on the log(1+x) transformed metagenomic data. A multivariate ANOVA with permutations (PERMANOVA) was then carried out on the phyloseq relative abundances to investigate whether the differences suggested by the PCoA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w:t>
      </w:r>
      <w:r w:rsidR="00E61666">
        <w:rPr>
          <w:rFonts w:ascii="Times New Roman" w:hAnsi="Times New Roman" w:cs="Times New Roman"/>
          <w:color w:val="FF0000"/>
          <w:sz w:val="24"/>
          <w:szCs w:val="24"/>
        </w:rPr>
        <w:t>o</w:t>
      </w:r>
      <w:r w:rsidRPr="00AB7B0F">
        <w:rPr>
          <w:rFonts w:ascii="Times New Roman" w:hAnsi="Times New Roman" w:cs="Times New Roman"/>
          <w:color w:val="FF0000"/>
          <w:sz w:val="24"/>
          <w:szCs w:val="24"/>
        </w:rPr>
        <w:t>f the 2 groups could be an explanation for any separation seen in the PCoA</w:t>
      </w:r>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r w:rsidR="00001DCC" w:rsidRPr="00001DCC">
        <w:rPr>
          <w:rFonts w:ascii="Times New Roman" w:hAnsi="Times New Roman" w:cs="Times New Roman"/>
          <w:sz w:val="24"/>
          <w:szCs w:val="24"/>
          <w:bdr w:val="none" w:sz="0" w:space="0" w:color="auto" w:frame="1"/>
        </w:rPr>
        <w:t>Jari Oksanen, F. Guillaume Blanchet, Michael Friendly, Roeland Kindt, Pierre Legendre, Dan McGlinn, Peter R. Minchin,R. B. O'Hara, Gavin L. Simpson, Peter Solymos, M. Henry H. Stevens, Eduard Szoecs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vegan:Community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54D04228"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From this, an investigation into the phylum abundances per sample in each group was executed using barplots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6B4BCF">
        <w:rPr>
          <w:rFonts w:ascii="Times New Roman" w:eastAsia="Times New Roman" w:hAnsi="Times New Roman" w:cs="Times New Roman"/>
          <w:color w:val="000000"/>
          <w:sz w:val="24"/>
          <w:szCs w:val="24"/>
          <w:lang w:eastAsia="en-GB"/>
        </w:rPr>
        <w:t xml:space="preserve"> All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github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omic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limma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Ritchie, M.E., Phipson, B., Wu, D., Hu, Y., Law, C.W., Shi, W., and Smyth, G.K.(2015). limma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hile the metabolomic data was analyzed using the MetaboDiff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Andreas Mock (2020). MetaboDiff: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31"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MetaboAnalyst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2"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o</w:t>
      </w:r>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3"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alysis using PathVisio was done using the combined DA results. An expression criterion of p-value &lt; 0.05 was specified and pathways were sourced from the WikiPathways database of human pathways (</w:t>
      </w:r>
      <w:hyperlink r:id="rId34"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 additional joint pathway analysis using MetaboAnalyst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5"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This is especially true since MetaboAnalyst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6"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7"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a confidence score of 0.4. The resulting network was then extended to include the corresponding altered biological pathways by applying the WikiPathways link set using CyTargetLinker (</w:t>
      </w:r>
      <w:hyperlink r:id="rId38"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The filtered phyloseq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Daniela Witten and Rob Tibshirani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github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commentRangeStart w:id="1"/>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9"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commentRangeEnd w:id="1"/>
      <w:r w:rsidR="00194EBF">
        <w:rPr>
          <w:rStyle w:val="CommentReference"/>
        </w:rPr>
        <w:commentReference w:id="1"/>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5BFDD84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fter making the metagenomic and metabolomic datafiles consistent in order to run the integrative analysi</w:t>
      </w:r>
      <w:r w:rsidR="00CA6796">
        <w:rPr>
          <w:rFonts w:ascii="Times New Roman" w:eastAsia="Times New Roman" w:hAnsi="Times New Roman" w:cs="Times New Roman"/>
          <w:color w:val="000000"/>
          <w:sz w:val="24"/>
          <w:szCs w:val="24"/>
          <w:lang w:eastAsia="en-GB"/>
        </w:rPr>
        <w:t>s</w:t>
      </w:r>
      <w:r w:rsidRPr="00C36B3D">
        <w:rPr>
          <w:rFonts w:ascii="Times New Roman" w:eastAsia="Times New Roman" w:hAnsi="Times New Roman" w:cs="Times New Roman"/>
          <w:color w:val="000000"/>
          <w:sz w:val="24"/>
          <w:szCs w:val="24"/>
          <w:lang w:eastAsia="en-GB"/>
        </w:rPr>
        <w:t>,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phyloseq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4C98176B"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PCoA. This PCoA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w:t>
      </w:r>
      <w:r w:rsidR="00291734">
        <w:rPr>
          <w:rFonts w:ascii="Times New Roman" w:eastAsia="Times New Roman" w:hAnsi="Times New Roman" w:cs="Times New Roman"/>
          <w:color w:val="000000"/>
          <w:sz w:val="24"/>
          <w:szCs w:val="24"/>
          <w:lang w:eastAsia="en-GB"/>
        </w:rPr>
        <w:t>0.171</w:t>
      </w:r>
      <w:r w:rsidRPr="00C36B3D">
        <w:rPr>
          <w:rFonts w:ascii="Times New Roman" w:eastAsia="Times New Roman" w:hAnsi="Times New Roman" w:cs="Times New Roman"/>
          <w:color w:val="000000"/>
          <w:sz w:val="24"/>
          <w:szCs w:val="24"/>
          <w:lang w:eastAsia="en-GB"/>
        </w:rPr>
        <w:t>).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PCoA)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462C360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Firmicutes (Figure 4.C) </w:t>
      </w:r>
      <w:r w:rsidR="005A6252">
        <w:rPr>
          <w:rFonts w:ascii="Times New Roman" w:eastAsia="Times New Roman" w:hAnsi="Times New Roman" w:cs="Times New Roman"/>
          <w:color w:val="000000"/>
          <w:sz w:val="24"/>
          <w:szCs w:val="24"/>
          <w:lang w:eastAsia="en-GB"/>
        </w:rPr>
        <w:t>and Proteobacteria</w:t>
      </w:r>
      <w:r w:rsidR="005A6252"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D</w:t>
      </w:r>
      <w:r w:rsidR="005A6252"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 xml:space="preserve">both being slightly </w:t>
      </w:r>
      <w:r w:rsidR="00163DCF">
        <w:rPr>
          <w:rFonts w:ascii="Times New Roman" w:eastAsia="Times New Roman" w:hAnsi="Times New Roman" w:cs="Times New Roman"/>
          <w:color w:val="000000"/>
          <w:sz w:val="24"/>
          <w:szCs w:val="24"/>
          <w:lang w:eastAsia="en-GB"/>
        </w:rPr>
        <w:t>less</w:t>
      </w:r>
      <w:r w:rsidRPr="00C36B3D">
        <w:rPr>
          <w:rFonts w:ascii="Times New Roman" w:eastAsia="Times New Roman" w:hAnsi="Times New Roman" w:cs="Times New Roman"/>
          <w:color w:val="000000"/>
          <w:sz w:val="24"/>
          <w:szCs w:val="24"/>
          <w:lang w:eastAsia="en-GB"/>
        </w:rPr>
        <w:t xml:space="preserve"> abundant and the </w:t>
      </w:r>
      <w:r w:rsidR="005A6252">
        <w:rPr>
          <w:rFonts w:ascii="Times New Roman" w:eastAsia="Times New Roman" w:hAnsi="Times New Roman" w:cs="Times New Roman"/>
          <w:color w:val="000000"/>
          <w:sz w:val="24"/>
          <w:szCs w:val="24"/>
          <w:lang w:eastAsia="en-GB"/>
        </w:rPr>
        <w:t>Actinobacteria</w:t>
      </w:r>
      <w:r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A</w:t>
      </w:r>
      <w:r w:rsidRPr="00C36B3D">
        <w:rPr>
          <w:rFonts w:ascii="Times New Roman" w:eastAsia="Times New Roman" w:hAnsi="Times New Roman" w:cs="Times New Roman"/>
          <w:color w:val="000000"/>
          <w:sz w:val="24"/>
          <w:szCs w:val="24"/>
          <w:lang w:eastAsia="en-GB"/>
        </w:rPr>
        <w:t xml:space="preserve">) slightly </w:t>
      </w:r>
      <w:r w:rsidR="005A6252">
        <w:rPr>
          <w:rFonts w:ascii="Times New Roman" w:eastAsia="Times New Roman" w:hAnsi="Times New Roman" w:cs="Times New Roman"/>
          <w:color w:val="000000"/>
          <w:sz w:val="24"/>
          <w:szCs w:val="24"/>
          <w:lang w:eastAsia="en-GB"/>
        </w:rPr>
        <w:t>more</w:t>
      </w:r>
      <w:r w:rsidRPr="00C36B3D">
        <w:rPr>
          <w:rFonts w:ascii="Times New Roman" w:eastAsia="Times New Roman" w:hAnsi="Times New Roman" w:cs="Times New Roman"/>
          <w:color w:val="000000"/>
          <w:sz w:val="24"/>
          <w:szCs w:val="24"/>
          <w:lang w:eastAsia="en-GB"/>
        </w:rPr>
        <w:t xml:space="preserve"> abundant in the IR condition. However, only the differences in the Firmicutes and Proteobacteria phyla were significant (</w:t>
      </w:r>
      <w:r w:rsidR="00564B13">
        <w:rPr>
          <w:rFonts w:ascii="Times New Roman" w:eastAsia="Times New Roman" w:hAnsi="Times New Roman" w:cs="Times New Roman"/>
          <w:color w:val="000000"/>
          <w:sz w:val="24"/>
          <w:szCs w:val="24"/>
          <w:lang w:eastAsia="en-GB"/>
        </w:rPr>
        <w:t xml:space="preserve">p&lt; 0.0001 and </w:t>
      </w:r>
      <w:r w:rsidRPr="00C36B3D">
        <w:rPr>
          <w:rFonts w:ascii="Times New Roman" w:eastAsia="Times New Roman" w:hAnsi="Times New Roman" w:cs="Times New Roman"/>
          <w:color w:val="000000"/>
          <w:sz w:val="24"/>
          <w:szCs w:val="24"/>
          <w:lang w:eastAsia="en-GB"/>
        </w:rPr>
        <w:t>p = 0.009,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re notable differences were seen for the remaining phyla. The Bacteroidetes were less abundant in the IR samples compared to the IS samples (Figure 4.B) while the Verrucomicrobia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2E799027" w14:textId="77777777" w:rsidR="005256DE" w:rsidRDefault="003841FB" w:rsidP="003841FB">
      <w:pPr>
        <w:spacing w:after="0" w:line="36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To further investigate the taxa separating the groups, the top 20 taxa generated by the PERMANOVA were i</w:t>
      </w:r>
      <w:r w:rsidR="007D5E13">
        <w:rPr>
          <w:rFonts w:ascii="Times New Roman" w:eastAsia="Times New Roman" w:hAnsi="Times New Roman" w:cs="Times New Roman"/>
          <w:color w:val="000000"/>
          <w:sz w:val="24"/>
          <w:szCs w:val="24"/>
          <w:lang w:eastAsia="en-GB"/>
        </w:rPr>
        <w:t>nvestigated</w:t>
      </w:r>
      <w:r w:rsidRPr="00C36B3D">
        <w:rPr>
          <w:rFonts w:ascii="Times New Roman" w:eastAsia="Times New Roman" w:hAnsi="Times New Roman" w:cs="Times New Roman"/>
          <w:color w:val="000000"/>
          <w:sz w:val="24"/>
          <w:szCs w:val="24"/>
          <w:lang w:eastAsia="en-GB"/>
        </w:rPr>
        <w:t xml:space="preserve"> in order to try </w:t>
      </w:r>
      <w:r w:rsidR="007D5E13">
        <w:rPr>
          <w:rFonts w:ascii="Times New Roman" w:eastAsia="Times New Roman" w:hAnsi="Times New Roman" w:cs="Times New Roman"/>
          <w:color w:val="000000"/>
          <w:sz w:val="24"/>
          <w:szCs w:val="24"/>
          <w:lang w:eastAsia="en-GB"/>
        </w:rPr>
        <w:t>identify</w:t>
      </w:r>
      <w:r w:rsidRPr="00C36B3D">
        <w:rPr>
          <w:rFonts w:ascii="Times New Roman" w:eastAsia="Times New Roman" w:hAnsi="Times New Roman" w:cs="Times New Roman"/>
          <w:color w:val="000000"/>
          <w:sz w:val="24"/>
          <w:szCs w:val="24"/>
          <w:lang w:eastAsia="en-GB"/>
        </w:rPr>
        <w:t xml:space="preserve"> the microbes contributing the most to the metagenomic differences between the 2 groups. The majority (70%) of these microbes belonged to the Firmicutes phylum. </w:t>
      </w:r>
    </w:p>
    <w:p w14:paraId="01A14A45" w14:textId="3BBC440A"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r w:rsidR="00C208E9" w:rsidRPr="00C36B3D">
        <w:rPr>
          <w:rFonts w:ascii="Times New Roman" w:eastAsia="Times New Roman" w:hAnsi="Times New Roman" w:cs="Times New Roman"/>
          <w:color w:val="000000"/>
          <w:sz w:val="24"/>
          <w:szCs w:val="24"/>
          <w:lang w:eastAsia="en-GB"/>
        </w:rPr>
        <w:t>Ruminococcus</w:t>
      </w:r>
      <w:r w:rsidRPr="00C36B3D">
        <w:rPr>
          <w:rFonts w:ascii="Times New Roman" w:eastAsia="Times New Roman" w:hAnsi="Times New Roman" w:cs="Times New Roman"/>
          <w:color w:val="000000"/>
          <w:sz w:val="24"/>
          <w:szCs w:val="24"/>
          <w:lang w:eastAsia="en-GB"/>
        </w:rPr>
        <w:t xml:space="preserve">. On the other </w:t>
      </w:r>
      <w:r w:rsidRPr="00C36B3D">
        <w:rPr>
          <w:rFonts w:ascii="Times New Roman" w:eastAsia="Times New Roman" w:hAnsi="Times New Roman" w:cs="Times New Roman"/>
          <w:color w:val="000000"/>
          <w:sz w:val="24"/>
          <w:szCs w:val="24"/>
          <w:lang w:eastAsia="en-GB"/>
        </w:rPr>
        <w:lastRenderedPageBreak/>
        <w:t>hand, 2 out of the 10 microbes less abundant in IR and none of those more abundant in IR were Lachnospira.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9DCCC0E" w:rsidR="003841FB" w:rsidRPr="0082713E"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limma, 23 proteins were deemed to be significantly altered in the IR condition compared to the IS condition based on p-value. 13 of these proteins were more abundant in the IR subjects (logFC &gt; 0) and 10, less abundant (logFC &lt; 0) </w:t>
      </w:r>
      <w:r w:rsidRPr="0082713E">
        <w:rPr>
          <w:rFonts w:ascii="Times New Roman" w:eastAsia="Times New Roman" w:hAnsi="Times New Roman" w:cs="Times New Roman"/>
          <w:color w:val="000000"/>
          <w:sz w:val="24"/>
          <w:szCs w:val="24"/>
          <w:shd w:val="clear" w:color="auto" w:fill="FFFF00"/>
          <w:lang w:eastAsia="en-GB"/>
        </w:rPr>
        <w:t>(Appendix 4)</w:t>
      </w:r>
      <w:r w:rsidRPr="0082713E">
        <w:rPr>
          <w:rFonts w:ascii="Times New Roman" w:eastAsia="Times New Roman" w:hAnsi="Times New Roman" w:cs="Times New Roman"/>
          <w:color w:val="000000"/>
          <w:sz w:val="24"/>
          <w:szCs w:val="24"/>
          <w:lang w:eastAsia="en-GB"/>
        </w:rPr>
        <w:t xml:space="preserve">. When a sufficient change was deemed to be a logFC &gt; 0.50 or &lt; -0.50, 3 of the significantly altered proteins </w:t>
      </w:r>
      <w:r w:rsidR="000308D3" w:rsidRPr="0082713E">
        <w:rPr>
          <w:rFonts w:ascii="Times New Roman" w:eastAsia="Times New Roman" w:hAnsi="Times New Roman" w:cs="Times New Roman"/>
          <w:color w:val="000000"/>
          <w:sz w:val="24"/>
          <w:szCs w:val="24"/>
          <w:lang w:eastAsia="en-GB"/>
        </w:rPr>
        <w:t>remained</w:t>
      </w:r>
      <w:r w:rsidRPr="0082713E">
        <w:rPr>
          <w:rFonts w:ascii="Times New Roman" w:eastAsia="Times New Roman" w:hAnsi="Times New Roman" w:cs="Times New Roman"/>
          <w:color w:val="000000"/>
          <w:sz w:val="24"/>
          <w:szCs w:val="24"/>
          <w:lang w:eastAsia="en-GB"/>
        </w:rPr>
        <w:t>: LPA and SHBG were both less abundant in the IR condition (logFC = -1.074 and -0.522, respectively) while APOC4 was more abundant in the IR condition (logFC = 0.624). Despite these proteins having significant p-values, it should be noted that non</w:t>
      </w:r>
      <w:r w:rsidR="00DE6E1C">
        <w:rPr>
          <w:rFonts w:ascii="Times New Roman" w:eastAsia="Times New Roman" w:hAnsi="Times New Roman" w:cs="Times New Roman"/>
          <w:color w:val="000000"/>
          <w:sz w:val="24"/>
          <w:szCs w:val="24"/>
          <w:lang w:eastAsia="en-GB"/>
        </w:rPr>
        <w:t>e</w:t>
      </w:r>
      <w:r w:rsidRPr="0082713E">
        <w:rPr>
          <w:rFonts w:ascii="Times New Roman" w:eastAsia="Times New Roman" w:hAnsi="Times New Roman" w:cs="Times New Roman"/>
          <w:color w:val="000000"/>
          <w:sz w:val="24"/>
          <w:szCs w:val="24"/>
          <w:lang w:eastAsia="en-GB"/>
        </w:rPr>
        <w:t xml:space="preserve"> possessed a significant adjusted p-value.</w:t>
      </w:r>
    </w:p>
    <w:p w14:paraId="4D6B2119" w14:textId="15147315" w:rsidR="003841FB" w:rsidRPr="00133AFC" w:rsidRDefault="003841FB" w:rsidP="003841FB">
      <w:pPr>
        <w:spacing w:line="360" w:lineRule="auto"/>
        <w:jc w:val="both"/>
        <w:rPr>
          <w:rFonts w:ascii="Times New Roman" w:eastAsia="Times New Roman" w:hAnsi="Times New Roman" w:cs="Times New Roman"/>
          <w:color w:val="000000"/>
          <w:sz w:val="24"/>
          <w:szCs w:val="24"/>
          <w:lang w:eastAsia="en-GB"/>
        </w:rPr>
      </w:pPr>
      <w:r w:rsidRPr="0082713E">
        <w:rPr>
          <w:rFonts w:ascii="Times New Roman" w:eastAsia="Times New Roman" w:hAnsi="Times New Roman" w:cs="Times New Roman"/>
          <w:color w:val="000000"/>
          <w:sz w:val="24"/>
          <w:szCs w:val="24"/>
          <w:lang w:eastAsia="en-GB"/>
        </w:rPr>
        <w:t xml:space="preserve">On the other hand, the DA using MetaboDiff generated 40 metabolites whose abundances were significantly altered (p &lt; 0.05) in the IR group compared to the IS group: 21 were less abundant (logFC &lt; 0) and 19 more abundant in the IR condition (logFC &gt; 0) </w:t>
      </w:r>
      <w:r w:rsidRPr="0082713E">
        <w:rPr>
          <w:rFonts w:ascii="Times New Roman" w:eastAsia="Times New Roman" w:hAnsi="Times New Roman" w:cs="Times New Roman"/>
          <w:color w:val="000000"/>
          <w:sz w:val="24"/>
          <w:szCs w:val="24"/>
          <w:shd w:val="clear" w:color="auto" w:fill="FFFF00"/>
          <w:lang w:eastAsia="en-GB"/>
        </w:rPr>
        <w:t>(Appendix 5)</w:t>
      </w:r>
      <w:r w:rsidRPr="0082713E">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Based on a logFC &gt; 0.05 or &lt; -0.05, 9 out of the 21 less abundant metabolites and 3 out of the 19 more </w:t>
      </w:r>
      <w:r w:rsidRPr="00C36B3D">
        <w:rPr>
          <w:rFonts w:ascii="Times New Roman" w:eastAsia="Times New Roman" w:hAnsi="Times New Roman" w:cs="Times New Roman"/>
          <w:color w:val="000000"/>
          <w:sz w:val="24"/>
          <w:szCs w:val="24"/>
          <w:lang w:eastAsia="en-GB"/>
        </w:rPr>
        <w:lastRenderedPageBreak/>
        <w:t xml:space="preserve">abundant metabolites were sufficiently changed (Table 1). </w:t>
      </w:r>
      <w:r w:rsidR="00F960FB">
        <w:rPr>
          <w:rFonts w:ascii="Times New Roman" w:eastAsia="Times New Roman" w:hAnsi="Times New Roman" w:cs="Times New Roman"/>
          <w:color w:val="000000"/>
          <w:sz w:val="24"/>
          <w:szCs w:val="24"/>
          <w:lang w:eastAsia="en-GB"/>
        </w:rPr>
        <w:t>11</w:t>
      </w:r>
      <w:r w:rsidR="00E0428B">
        <w:rPr>
          <w:rFonts w:ascii="Times New Roman" w:eastAsia="Times New Roman" w:hAnsi="Times New Roman" w:cs="Times New Roman"/>
          <w:color w:val="000000"/>
          <w:sz w:val="24"/>
          <w:szCs w:val="24"/>
          <w:lang w:eastAsia="en-GB"/>
        </w:rPr>
        <w:t xml:space="preserve"> of these </w:t>
      </w:r>
      <w:r w:rsidR="00F960FB">
        <w:rPr>
          <w:rFonts w:ascii="Times New Roman" w:eastAsia="Times New Roman" w:hAnsi="Times New Roman" w:cs="Times New Roman"/>
          <w:color w:val="000000"/>
          <w:sz w:val="24"/>
          <w:szCs w:val="24"/>
          <w:lang w:eastAsia="en-GB"/>
        </w:rPr>
        <w:t xml:space="preserve">12 </w:t>
      </w:r>
      <w:r w:rsidR="00E0428B">
        <w:rPr>
          <w:rFonts w:ascii="Times New Roman" w:eastAsia="Times New Roman" w:hAnsi="Times New Roman" w:cs="Times New Roman"/>
          <w:color w:val="000000"/>
          <w:sz w:val="24"/>
          <w:szCs w:val="24"/>
          <w:lang w:eastAsia="en-GB"/>
        </w:rPr>
        <w:t>sufficiently changed metabolites</w:t>
      </w:r>
      <w:r w:rsidR="00133AFC">
        <w:rPr>
          <w:rFonts w:ascii="Times New Roman" w:eastAsia="Times New Roman" w:hAnsi="Times New Roman" w:cs="Times New Roman"/>
          <w:color w:val="000000"/>
          <w:sz w:val="24"/>
          <w:szCs w:val="24"/>
          <w:lang w:eastAsia="en-GB"/>
        </w:rPr>
        <w:t xml:space="preserve"> were lipids</w:t>
      </w:r>
      <w:r w:rsidR="00EF3781">
        <w:rPr>
          <w:rFonts w:ascii="Times New Roman" w:eastAsia="Times New Roman" w:hAnsi="Times New Roman" w:cs="Times New Roman"/>
          <w:color w:val="000000"/>
          <w:sz w:val="24"/>
          <w:szCs w:val="24"/>
          <w:lang w:eastAsia="en-GB"/>
        </w:rPr>
        <w:t>/</w:t>
      </w:r>
      <w:r w:rsidR="00133AFC">
        <w:rPr>
          <w:rFonts w:ascii="Times New Roman" w:eastAsia="Times New Roman" w:hAnsi="Times New Roman" w:cs="Times New Roman"/>
          <w:color w:val="000000"/>
          <w:sz w:val="24"/>
          <w:szCs w:val="24"/>
          <w:lang w:eastAsia="en-GB"/>
        </w:rPr>
        <w:t xml:space="preserve">lipid-like molecules with the only exception being glutaric acid. </w:t>
      </w:r>
      <w:r w:rsidRPr="00C36B3D">
        <w:rPr>
          <w:rFonts w:ascii="Times New Roman" w:eastAsia="Times New Roman" w:hAnsi="Times New Roman" w:cs="Times New Roman"/>
          <w:color w:val="000000"/>
          <w:sz w:val="24"/>
          <w:szCs w:val="24"/>
          <w:lang w:eastAsia="en-GB"/>
        </w:rPr>
        <w:t xml:space="preserve">Unlike the results of the proteomic DA, 7 metabolites possessed a significant adjusted p-value with 5 also having a logFC suggesting a sufficient change in abundance (Table 1). </w:t>
      </w:r>
      <w:commentRangeStart w:id="2"/>
      <w:r w:rsidRPr="00D4474F">
        <w:rPr>
          <w:rFonts w:ascii="Times New Roman" w:eastAsia="Times New Roman" w:hAnsi="Times New Roman" w:cs="Times New Roman"/>
          <w:color w:val="ED7D31" w:themeColor="accent2"/>
          <w:sz w:val="24"/>
          <w:szCs w:val="24"/>
          <w:lang w:eastAsia="en-GB"/>
        </w:rPr>
        <w:t xml:space="preserve">The remaining 2 metabolites with a logFC &gt; 0.05 or &lt; -0.05 </w:t>
      </w:r>
      <w:r w:rsidR="00B074FA" w:rsidRPr="00D4474F">
        <w:rPr>
          <w:rFonts w:ascii="Times New Roman" w:eastAsia="Times New Roman" w:hAnsi="Times New Roman" w:cs="Times New Roman"/>
          <w:color w:val="ED7D31" w:themeColor="accent2"/>
          <w:sz w:val="24"/>
          <w:szCs w:val="24"/>
          <w:lang w:eastAsia="en-GB"/>
        </w:rPr>
        <w:t>but a non-significant adjust</w:t>
      </w:r>
      <w:r w:rsidR="008901C6" w:rsidRPr="00D4474F">
        <w:rPr>
          <w:rFonts w:ascii="Times New Roman" w:eastAsia="Times New Roman" w:hAnsi="Times New Roman" w:cs="Times New Roman"/>
          <w:color w:val="ED7D31" w:themeColor="accent2"/>
          <w:sz w:val="24"/>
          <w:szCs w:val="24"/>
          <w:lang w:eastAsia="en-GB"/>
        </w:rPr>
        <w:t>ed p-</w:t>
      </w:r>
      <w:r w:rsidR="00B074FA" w:rsidRPr="00D4474F">
        <w:rPr>
          <w:rFonts w:ascii="Times New Roman" w:eastAsia="Times New Roman" w:hAnsi="Times New Roman" w:cs="Times New Roman"/>
          <w:color w:val="ED7D31" w:themeColor="accent2"/>
          <w:sz w:val="24"/>
          <w:szCs w:val="24"/>
          <w:lang w:eastAsia="en-GB"/>
        </w:rPr>
        <w:t xml:space="preserve">value </w:t>
      </w:r>
      <w:r w:rsidRPr="00D4474F">
        <w:rPr>
          <w:rFonts w:ascii="Times New Roman" w:eastAsia="Times New Roman" w:hAnsi="Times New Roman" w:cs="Times New Roman"/>
          <w:color w:val="ED7D31" w:themeColor="accent2"/>
          <w:sz w:val="24"/>
          <w:szCs w:val="24"/>
          <w:lang w:eastAsia="en-GB"/>
        </w:rPr>
        <w:t xml:space="preserve">were </w:t>
      </w:r>
      <w:r w:rsidR="00262064" w:rsidRPr="00D4474F">
        <w:rPr>
          <w:rFonts w:ascii="Times New Roman" w:hAnsi="Times New Roman" w:cs="Times New Roman"/>
          <w:color w:val="ED7D31" w:themeColor="accent2"/>
          <w:sz w:val="24"/>
          <w:szCs w:val="24"/>
          <w:shd w:val="clear" w:color="auto" w:fill="FFFFFF"/>
        </w:rPr>
        <w:t xml:space="preserve">androsterone </w:t>
      </w:r>
      <w:r w:rsidR="00C058A3" w:rsidRPr="00D4474F">
        <w:rPr>
          <w:rFonts w:ascii="Times New Roman" w:hAnsi="Times New Roman" w:cs="Times New Roman"/>
          <w:color w:val="ED7D31" w:themeColor="accent2"/>
          <w:sz w:val="24"/>
          <w:szCs w:val="24"/>
          <w:shd w:val="clear" w:color="auto" w:fill="FFFFFF"/>
        </w:rPr>
        <w:t>sulphate</w:t>
      </w:r>
      <w:r w:rsidRPr="00D4474F">
        <w:rPr>
          <w:rFonts w:ascii="Times New Roman" w:eastAsia="Times New Roman" w:hAnsi="Times New Roman" w:cs="Times New Roman"/>
          <w:color w:val="ED7D31" w:themeColor="accent2"/>
          <w:sz w:val="24"/>
          <w:szCs w:val="24"/>
          <w:lang w:eastAsia="en-GB"/>
        </w:rPr>
        <w:t xml:space="preserve"> (logFC = -0.327) and </w:t>
      </w:r>
      <w:r w:rsidR="00F2052D" w:rsidRPr="00D4474F">
        <w:rPr>
          <w:rFonts w:ascii="Times New Roman" w:hAnsi="Times New Roman" w:cs="Times New Roman"/>
          <w:color w:val="ED7D31" w:themeColor="accent2"/>
          <w:sz w:val="24"/>
          <w:szCs w:val="24"/>
          <w:shd w:val="clear" w:color="auto" w:fill="FFFFFF"/>
        </w:rPr>
        <w:t>hexanoylcarnitine</w:t>
      </w:r>
      <w:r w:rsidR="00F2052D" w:rsidRPr="00D4474F">
        <w:rPr>
          <w:rFonts w:ascii="Times New Roman" w:eastAsia="Times New Roman" w:hAnsi="Times New Roman" w:cs="Times New Roman"/>
          <w:color w:val="ED7D31" w:themeColor="accent2"/>
          <w:sz w:val="24"/>
          <w:szCs w:val="24"/>
          <w:lang w:eastAsia="en-GB"/>
        </w:rPr>
        <w:t xml:space="preserve"> </w:t>
      </w:r>
      <w:r w:rsidRPr="00D4474F">
        <w:rPr>
          <w:rFonts w:ascii="Times New Roman" w:eastAsia="Times New Roman" w:hAnsi="Times New Roman" w:cs="Times New Roman"/>
          <w:color w:val="ED7D31" w:themeColor="accent2"/>
          <w:sz w:val="24"/>
          <w:szCs w:val="24"/>
          <w:lang w:eastAsia="en-GB"/>
        </w:rPr>
        <w:t>(logFC = 0.212)</w:t>
      </w:r>
      <w:commentRangeEnd w:id="2"/>
      <w:r w:rsidR="00D4474F">
        <w:rPr>
          <w:rStyle w:val="CommentReference"/>
        </w:rPr>
        <w:commentReference w:id="2"/>
      </w:r>
      <w:r w:rsidRPr="00C36B3D">
        <w:rPr>
          <w:rFonts w:ascii="Times New Roman" w:eastAsia="Times New Roman" w:hAnsi="Times New Roman" w:cs="Times New Roman"/>
          <w:color w:val="000000"/>
          <w:sz w:val="24"/>
          <w:szCs w:val="24"/>
          <w:lang w:eastAsia="en-GB"/>
        </w:rPr>
        <w:t>. </w:t>
      </w:r>
    </w:p>
    <w:p w14:paraId="21E1A50F" w14:textId="1872380C"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1: table specifying the sufficiently less abundant (logFC &lt; -0.50, blue cells) and sufficiently more abundant (logFC &gt; 0.05, red cells) metabolites </w:t>
      </w:r>
      <w:r w:rsidR="00AE4BA0">
        <w:rPr>
          <w:rFonts w:ascii="Times New Roman" w:eastAsia="Times New Roman" w:hAnsi="Times New Roman" w:cs="Times New Roman"/>
          <w:i/>
          <w:iCs/>
          <w:color w:val="000000"/>
          <w:sz w:val="24"/>
          <w:szCs w:val="24"/>
          <w:lang w:eastAsia="en-GB"/>
        </w:rPr>
        <w:t xml:space="preserve">in insulin resistance (IR) </w:t>
      </w:r>
      <w:r w:rsidRPr="00C36B3D">
        <w:rPr>
          <w:rFonts w:ascii="Times New Roman" w:eastAsia="Times New Roman" w:hAnsi="Times New Roman" w:cs="Times New Roman"/>
          <w:i/>
          <w:iCs/>
          <w:color w:val="000000"/>
          <w:sz w:val="24"/>
          <w:szCs w:val="24"/>
          <w:lang w:eastAsia="en-GB"/>
        </w:rPr>
        <w:t>as determined by the differential analysis (DA) using MetaboDiff. The logFC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A73EA2">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B64A04">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A73EA2">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A73EA2">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A73EA2">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E(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A73EA2">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A73EA2">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A73EA2">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A73EA2">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A73EA2">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A73EA2">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A73EA2">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C(20: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1E4DE58D"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w:t>
      </w:r>
      <w:r w:rsidR="007C3CB3">
        <w:rPr>
          <w:rFonts w:ascii="Times New Roman" w:eastAsia="Times New Roman" w:hAnsi="Times New Roman" w:cs="Times New Roman"/>
          <w:i/>
          <w:iCs/>
          <w:color w:val="auto"/>
          <w:u w:val="single"/>
          <w:lang w:eastAsia="en-GB"/>
        </w:rPr>
        <w:t>ing</w:t>
      </w:r>
      <w:r w:rsidRPr="0082561A">
        <w:rPr>
          <w:rFonts w:ascii="Times New Roman" w:eastAsia="Times New Roman" w:hAnsi="Times New Roman" w:cs="Times New Roman"/>
          <w:i/>
          <w:iCs/>
          <w:color w:val="auto"/>
          <w:u w:val="single"/>
          <w:lang w:eastAsia="en-GB"/>
        </w:rPr>
        <w:t xml:space="preserve">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Combined pathway analysis of the proteome and metabolome data was done using PathVisio and MetaboAnalyst. </w:t>
      </w:r>
    </w:p>
    <w:p w14:paraId="6C58D47D" w14:textId="0606390F"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w:t>
      </w:r>
      <w:r w:rsidRPr="00C36B3D">
        <w:rPr>
          <w:rFonts w:ascii="Times New Roman" w:eastAsia="Times New Roman" w:hAnsi="Times New Roman" w:cs="Times New Roman"/>
          <w:color w:val="000000"/>
          <w:sz w:val="24"/>
          <w:szCs w:val="24"/>
          <w:lang w:eastAsia="en-GB"/>
        </w:rPr>
        <w:lastRenderedPageBreak/>
        <w:t>compounds found 18 pathways to contain significantly more changed compounds than expected (Z-score &gt; 1.96). All these pathways possessed 1-2 compounds that had significantly different levels in the IR subjects compared to in the IS subjects</w:t>
      </w:r>
      <w:r w:rsidR="007A7EE1">
        <w:rPr>
          <w:rFonts w:ascii="Times New Roman" w:eastAsia="Times New Roman" w:hAnsi="Times New Roman" w:cs="Times New Roman"/>
          <w:color w:val="000000"/>
          <w:sz w:val="24"/>
          <w:szCs w:val="24"/>
          <w:lang w:eastAsia="en-GB"/>
        </w:rPr>
        <w:t xml:space="preserve"> (p &lt; 0.05)</w:t>
      </w:r>
      <w:r w:rsidRPr="00C36B3D">
        <w:rPr>
          <w:rFonts w:ascii="Times New Roman" w:eastAsia="Times New Roman" w:hAnsi="Times New Roman" w:cs="Times New Roman"/>
          <w:color w:val="000000"/>
          <w:sz w:val="24"/>
          <w:szCs w:val="24"/>
          <w:lang w:eastAsia="en-GB"/>
        </w:rPr>
        <w:t>. The majority of the significantly altered pathways involved metabolites that met the expression criteria but none contained both proteins and metabolites with a p &lt; 0.05 (Table 2).</w:t>
      </w:r>
    </w:p>
    <w:p w14:paraId="26DCA6BD" w14:textId="77777777" w:rsidR="003841FB" w:rsidRPr="00E529B0"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w:t>
      </w:r>
      <w:r w:rsidRPr="00E529B0">
        <w:rPr>
          <w:rFonts w:ascii="Times New Roman" w:eastAsia="Times New Roman" w:hAnsi="Times New Roman" w:cs="Times New Roman"/>
          <w:i/>
          <w:iCs/>
          <w:color w:val="000000"/>
          <w:sz w:val="24"/>
          <w:szCs w:val="24"/>
          <w:lang w:eastAsia="en-GB"/>
        </w:rPr>
        <w:t>indicate 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804"/>
        <w:gridCol w:w="1189"/>
        <w:gridCol w:w="2860"/>
      </w:tblGrid>
      <w:tr w:rsidR="003841FB" w:rsidRPr="00C36B3D" w14:paraId="107FAA50" w14:textId="77777777" w:rsidTr="00863513">
        <w:trPr>
          <w:trHeight w:val="549"/>
        </w:trPr>
        <w:tc>
          <w:tcPr>
            <w:tcW w:w="5804"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189"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863513">
        <w:trPr>
          <w:trHeight w:val="279"/>
        </w:trPr>
        <w:tc>
          <w:tcPr>
            <w:tcW w:w="5804"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189"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863513">
        <w:trPr>
          <w:trHeight w:val="269"/>
        </w:trPr>
        <w:tc>
          <w:tcPr>
            <w:tcW w:w="5804"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189"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ChE</w:t>
            </w:r>
          </w:p>
        </w:tc>
      </w:tr>
      <w:tr w:rsidR="003841FB" w:rsidRPr="00C36B3D" w14:paraId="78CEB9E5" w14:textId="77777777" w:rsidTr="00863513">
        <w:trPr>
          <w:trHeight w:val="279"/>
        </w:trPr>
        <w:tc>
          <w:tcPr>
            <w:tcW w:w="5804"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L-1 signaling pathway</w:t>
            </w:r>
          </w:p>
        </w:tc>
        <w:tc>
          <w:tcPr>
            <w:tcW w:w="1189"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863513">
        <w:trPr>
          <w:trHeight w:val="279"/>
        </w:trPr>
        <w:tc>
          <w:tcPr>
            <w:tcW w:w="5804"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189"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863513">
        <w:trPr>
          <w:trHeight w:val="269"/>
        </w:trPr>
        <w:tc>
          <w:tcPr>
            <w:tcW w:w="5804"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189"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863513">
        <w:trPr>
          <w:trHeight w:val="787"/>
        </w:trPr>
        <w:tc>
          <w:tcPr>
            <w:tcW w:w="5804" w:type="dxa"/>
            <w:tcMar>
              <w:top w:w="100" w:type="dxa"/>
              <w:left w:w="100" w:type="dxa"/>
              <w:bottom w:w="100" w:type="dxa"/>
              <w:right w:w="100" w:type="dxa"/>
            </w:tcMar>
            <w:hideMark/>
          </w:tcPr>
          <w:p w14:paraId="3FD17139"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189" w:type="dxa"/>
            <w:tcMar>
              <w:top w:w="100" w:type="dxa"/>
              <w:left w:w="100" w:type="dxa"/>
              <w:bottom w:w="100" w:type="dxa"/>
              <w:right w:w="100" w:type="dxa"/>
            </w:tcMar>
            <w:hideMark/>
          </w:tcPr>
          <w:p w14:paraId="60F163C2"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23242E07" w14:textId="0928E6C3" w:rsidR="00863513" w:rsidRPr="00863513" w:rsidRDefault="00863513"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color w:val="000000"/>
                <w:sz w:val="24"/>
                <w:szCs w:val="24"/>
                <w:lang w:eastAsia="en-GB"/>
              </w:rPr>
              <w:t xml:space="preserve"> Sphingomyelin (</w:t>
            </w:r>
            <w:r w:rsidRPr="00863513">
              <w:rPr>
                <w:rStyle w:val="Strong"/>
                <w:rFonts w:ascii="Times New Roman" w:hAnsi="Times New Roman" w:cs="Times New Roman"/>
                <w:b w:val="0"/>
                <w:bCs w:val="0"/>
                <w:color w:val="333333"/>
                <w:sz w:val="24"/>
                <w:szCs w:val="24"/>
                <w:shd w:val="clear" w:color="auto" w:fill="FFFFFF"/>
              </w:rPr>
              <w:t>d18:0/18:1(11Z)))</w:t>
            </w:r>
          </w:p>
        </w:tc>
      </w:tr>
      <w:tr w:rsidR="003841FB" w:rsidRPr="00C36B3D" w14:paraId="4F76EE8F" w14:textId="77777777" w:rsidTr="00863513">
        <w:trPr>
          <w:trHeight w:val="644"/>
        </w:trPr>
        <w:tc>
          <w:tcPr>
            <w:tcW w:w="5804"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odiesterases in neuronal function</w:t>
            </w:r>
          </w:p>
        </w:tc>
        <w:tc>
          <w:tcPr>
            <w:tcW w:w="1189"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shd w:val="clear" w:color="auto" w:fill="FFFFFF" w:themeFill="background1"/>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863513">
        <w:trPr>
          <w:trHeight w:val="439"/>
        </w:trPr>
        <w:tc>
          <w:tcPr>
            <w:tcW w:w="5804"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189"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863513">
        <w:trPr>
          <w:trHeight w:val="439"/>
        </w:trPr>
        <w:tc>
          <w:tcPr>
            <w:tcW w:w="5804"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189"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863513">
        <w:trPr>
          <w:trHeight w:val="439"/>
        </w:trPr>
        <w:tc>
          <w:tcPr>
            <w:tcW w:w="5804"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189"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anine</w:t>
            </w:r>
          </w:p>
        </w:tc>
      </w:tr>
      <w:tr w:rsidR="003841FB" w:rsidRPr="00C36B3D" w14:paraId="1433F1BA" w14:textId="77777777" w:rsidTr="00863513">
        <w:trPr>
          <w:trHeight w:val="439"/>
        </w:trPr>
        <w:tc>
          <w:tcPr>
            <w:tcW w:w="5804"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189"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863513">
        <w:trPr>
          <w:trHeight w:val="279"/>
        </w:trPr>
        <w:tc>
          <w:tcPr>
            <w:tcW w:w="5804"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189"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863513">
        <w:trPr>
          <w:trHeight w:val="269"/>
        </w:trPr>
        <w:tc>
          <w:tcPr>
            <w:tcW w:w="5804"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Vitamin D-sensitive calcium signaling in depression</w:t>
            </w:r>
          </w:p>
        </w:tc>
        <w:tc>
          <w:tcPr>
            <w:tcW w:w="1189"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863513">
        <w:trPr>
          <w:trHeight w:val="279"/>
        </w:trPr>
        <w:tc>
          <w:tcPr>
            <w:tcW w:w="5804"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189"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863513">
        <w:trPr>
          <w:trHeight w:val="731"/>
        </w:trPr>
        <w:tc>
          <w:tcPr>
            <w:tcW w:w="5804" w:type="dxa"/>
            <w:tcMar>
              <w:top w:w="100" w:type="dxa"/>
              <w:left w:w="100" w:type="dxa"/>
              <w:bottom w:w="100" w:type="dxa"/>
              <w:right w:w="100" w:type="dxa"/>
            </w:tcMar>
            <w:hideMark/>
          </w:tcPr>
          <w:p w14:paraId="5F75ACF9"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hosphatidylcholine catabolism</w:t>
            </w:r>
          </w:p>
        </w:tc>
        <w:tc>
          <w:tcPr>
            <w:tcW w:w="1189" w:type="dxa"/>
            <w:tcMar>
              <w:top w:w="100" w:type="dxa"/>
              <w:left w:w="100" w:type="dxa"/>
              <w:bottom w:w="100" w:type="dxa"/>
              <w:right w:w="100" w:type="dxa"/>
            </w:tcMar>
            <w:hideMark/>
          </w:tcPr>
          <w:p w14:paraId="4079C3E5"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C(20:0/0:0)</w:t>
            </w:r>
          </w:p>
          <w:p w14:paraId="7F39F592" w14:textId="50922C4B" w:rsidR="003841FB" w:rsidRPr="00C36B3D" w:rsidRDefault="00863513" w:rsidP="00863513">
            <w:pPr>
              <w:spacing w:after="0" w:line="240" w:lineRule="auto"/>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color w:val="000000"/>
                <w:sz w:val="24"/>
                <w:szCs w:val="24"/>
                <w:lang w:eastAsia="en-GB"/>
              </w:rPr>
              <w:t xml:space="preserve"> Sphingomyelin (</w:t>
            </w:r>
            <w:r w:rsidRPr="00863513">
              <w:rPr>
                <w:rStyle w:val="Strong"/>
                <w:rFonts w:ascii="Times New Roman" w:hAnsi="Times New Roman" w:cs="Times New Roman"/>
                <w:b w:val="0"/>
                <w:bCs w:val="0"/>
                <w:color w:val="333333"/>
                <w:sz w:val="24"/>
                <w:szCs w:val="24"/>
                <w:shd w:val="clear" w:color="auto" w:fill="FFFFFF"/>
              </w:rPr>
              <w:t>d18:0/18:1(11Z)))</w:t>
            </w:r>
          </w:p>
        </w:tc>
      </w:tr>
      <w:tr w:rsidR="003841FB" w:rsidRPr="00C36B3D" w14:paraId="605FB887" w14:textId="77777777" w:rsidTr="00863513">
        <w:trPr>
          <w:trHeight w:val="588"/>
        </w:trPr>
        <w:tc>
          <w:tcPr>
            <w:tcW w:w="5804"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PAR Alpha Pathway</w:t>
            </w:r>
          </w:p>
        </w:tc>
        <w:tc>
          <w:tcPr>
            <w:tcW w:w="1189"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863513">
        <w:trPr>
          <w:trHeight w:val="486"/>
        </w:trPr>
        <w:tc>
          <w:tcPr>
            <w:tcW w:w="5804"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189"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863513">
        <w:trPr>
          <w:trHeight w:val="521"/>
        </w:trPr>
        <w:tc>
          <w:tcPr>
            <w:tcW w:w="5804"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189"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500F2C4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etaboAnalyst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w:t>
      </w:r>
      <w:r w:rsidR="001C08BA">
        <w:rPr>
          <w:rFonts w:ascii="Times New Roman" w:eastAsia="Times New Roman" w:hAnsi="Times New Roman" w:cs="Times New Roman"/>
          <w:color w:val="000000"/>
          <w:sz w:val="24"/>
          <w:szCs w:val="24"/>
          <w:lang w:eastAsia="en-GB"/>
        </w:rPr>
        <w:t>Table 2</w:t>
      </w:r>
      <w:r w:rsidR="007707BD">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3: List of significantly altered pathways ( p &lt; 0.05) from the combined pathway analysis using MetaboAnalys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A73EA2">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A73EA2">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49714256"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w:t>
            </w:r>
            <w:r w:rsidR="00177D79">
              <w:rPr>
                <w:rFonts w:ascii="Times New Roman" w:eastAsia="Times New Roman" w:hAnsi="Times New Roman" w:cs="Times New Roman"/>
                <w:color w:val="000000"/>
                <w:sz w:val="24"/>
                <w:szCs w:val="24"/>
                <w:shd w:val="clear" w:color="auto" w:fill="FFFFFF"/>
                <w:lang w:eastAsia="en-GB"/>
              </w:rPr>
              <w:t>variant</w:t>
            </w:r>
            <w:r w:rsidRPr="00C36B3D">
              <w:rPr>
                <w:rFonts w:ascii="Times New Roman" w:eastAsia="Times New Roman" w:hAnsi="Times New Roman" w:cs="Times New Roman"/>
                <w:color w:val="000000"/>
                <w:sz w:val="24"/>
                <w:szCs w:val="24"/>
                <w:shd w:val="clear" w:color="auto" w:fill="FFFFFF"/>
                <w:lang w:eastAsia="en-GB"/>
              </w:rPr>
              <w:t xml:space="preserve"> 1)</w:t>
            </w:r>
          </w:p>
          <w:p w14:paraId="543DE542" w14:textId="005A72B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w:t>
            </w:r>
            <w:r w:rsidR="00177D79">
              <w:rPr>
                <w:rFonts w:ascii="Times New Roman" w:eastAsia="Times New Roman" w:hAnsi="Times New Roman" w:cs="Times New Roman"/>
                <w:color w:val="000000"/>
                <w:sz w:val="24"/>
                <w:szCs w:val="24"/>
                <w:shd w:val="clear" w:color="auto" w:fill="FFFFFF"/>
                <w:lang w:eastAsia="en-GB"/>
              </w:rPr>
              <w:t>variant</w:t>
            </w:r>
            <w:r w:rsidRPr="00C36B3D">
              <w:rPr>
                <w:rFonts w:ascii="Times New Roman" w:eastAsia="Times New Roman" w:hAnsi="Times New Roman" w:cs="Times New Roman"/>
                <w:color w:val="000000"/>
                <w:sz w:val="24"/>
                <w:szCs w:val="24"/>
                <w:shd w:val="clear" w:color="auto" w:fill="FFFFFF"/>
                <w:lang w:eastAsia="en-GB"/>
              </w:rPr>
              <w:t xml:space="preserve">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A73EA2">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A73EA2">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Sphinganine</w:t>
            </w:r>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A73EA2">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A73EA2">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51AA2A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w:t>
      </w:r>
      <w:r w:rsidR="007707BD">
        <w:rPr>
          <w:rFonts w:ascii="Times New Roman" w:eastAsia="Times New Roman" w:hAnsi="Times New Roman" w:cs="Times New Roman"/>
          <w:color w:val="000000"/>
          <w:sz w:val="24"/>
          <w:szCs w:val="24"/>
          <w:lang w:eastAsia="en-GB"/>
        </w:rPr>
        <w:t>in</w:t>
      </w:r>
      <w:r w:rsidRPr="00C36B3D">
        <w:rPr>
          <w:rFonts w:ascii="Times New Roman" w:eastAsia="Times New Roman" w:hAnsi="Times New Roman" w:cs="Times New Roman"/>
          <w:color w:val="000000"/>
          <w:sz w:val="24"/>
          <w:szCs w:val="24"/>
          <w:lang w:eastAsia="en-GB"/>
        </w:rPr>
        <w:t xml:space="preserve"> this 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1F3D06AE" w:rsidR="003841FB" w:rsidRPr="00C36B3D" w:rsidRDefault="00C86179" w:rsidP="003841FB">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w:t>
      </w:r>
      <w:r w:rsidR="00776AB9">
        <w:rPr>
          <w:rFonts w:ascii="Times New Roman" w:eastAsia="Times New Roman" w:hAnsi="Times New Roman" w:cs="Times New Roman"/>
          <w:color w:val="000000"/>
          <w:sz w:val="24"/>
          <w:szCs w:val="24"/>
          <w:lang w:eastAsia="en-GB"/>
        </w:rPr>
        <w:t>used to</w:t>
      </w:r>
      <w:r>
        <w:rPr>
          <w:rFonts w:ascii="Times New Roman" w:eastAsia="Times New Roman" w:hAnsi="Times New Roman" w:cs="Times New Roman"/>
          <w:color w:val="000000"/>
          <w:sz w:val="24"/>
          <w:szCs w:val="24"/>
          <w:lang w:eastAsia="en-GB"/>
        </w:rPr>
        <w:t xml:space="preserve"> determine</w:t>
      </w:r>
      <w:r w:rsidR="003841FB" w:rsidRPr="00C36B3D">
        <w:rPr>
          <w:rFonts w:ascii="Times New Roman" w:eastAsia="Times New Roman" w:hAnsi="Times New Roman" w:cs="Times New Roman"/>
          <w:color w:val="000000"/>
          <w:sz w:val="24"/>
          <w:szCs w:val="24"/>
          <w:lang w:eastAsia="en-GB"/>
        </w:rPr>
        <w:t xml:space="preserve"> which features</w:t>
      </w:r>
      <w:r w:rsidR="00D56CEE">
        <w:rPr>
          <w:rFonts w:ascii="Times New Roman" w:eastAsia="Times New Roman" w:hAnsi="Times New Roman" w:cs="Times New Roman"/>
          <w:color w:val="000000"/>
          <w:sz w:val="24"/>
          <w:szCs w:val="24"/>
          <w:lang w:eastAsia="en-GB"/>
        </w:rPr>
        <w:t xml:space="preserve"> best</w:t>
      </w:r>
      <w:r w:rsidR="003841FB" w:rsidRPr="00C36B3D">
        <w:rPr>
          <w:rFonts w:ascii="Times New Roman" w:eastAsia="Times New Roman" w:hAnsi="Times New Roman" w:cs="Times New Roman"/>
          <w:color w:val="000000"/>
          <w:sz w:val="24"/>
          <w:szCs w:val="24"/>
          <w:lang w:eastAsia="en-GB"/>
        </w:rPr>
        <w:t xml:space="preserve">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w:t>
      </w:r>
      <w:r w:rsidR="005C7ADB">
        <w:rPr>
          <w:rFonts w:ascii="Times New Roman" w:eastAsia="Times New Roman" w:hAnsi="Times New Roman" w:cs="Times New Roman"/>
          <w:color w:val="000000"/>
          <w:sz w:val="24"/>
          <w:szCs w:val="24"/>
          <w:lang w:eastAsia="en-GB"/>
        </w:rPr>
        <w:t xml:space="preserve"> (p &lt; 0.05)</w:t>
      </w:r>
      <w:r w:rsidR="003841FB" w:rsidRPr="00C36B3D">
        <w:rPr>
          <w:rFonts w:ascii="Times New Roman" w:eastAsia="Times New Roman" w:hAnsi="Times New Roman" w:cs="Times New Roman"/>
          <w:color w:val="000000"/>
          <w:sz w:val="24"/>
          <w:szCs w:val="24"/>
          <w:lang w:eastAsia="en-GB"/>
        </w:rPr>
        <w:t>. </w:t>
      </w:r>
    </w:p>
    <w:p w14:paraId="5A497275" w14:textId="0AD7D9D3"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microbes were Firmicutes. This coincides with the</w:t>
      </w:r>
      <w:r w:rsidR="0038733F">
        <w:rPr>
          <w:rFonts w:ascii="Times New Roman" w:eastAsia="Times New Roman" w:hAnsi="Times New Roman" w:cs="Times New Roman"/>
          <w:color w:val="000000"/>
          <w:sz w:val="24"/>
          <w:szCs w:val="24"/>
          <w:lang w:eastAsia="en-GB"/>
        </w:rPr>
        <w:t xml:space="preserve"> </w:t>
      </w:r>
      <w:r w:rsidR="0039218D">
        <w:rPr>
          <w:rFonts w:ascii="Times New Roman" w:eastAsia="Times New Roman" w:hAnsi="Times New Roman" w:cs="Times New Roman"/>
          <w:color w:val="000000"/>
          <w:sz w:val="24"/>
          <w:szCs w:val="24"/>
          <w:lang w:eastAsia="en-GB"/>
        </w:rPr>
        <w:t>absolute phylum abundances in each</w:t>
      </w:r>
      <w:r w:rsidR="00E853F9">
        <w:rPr>
          <w:rFonts w:ascii="Times New Roman" w:eastAsia="Times New Roman" w:hAnsi="Times New Roman" w:cs="Times New Roman"/>
          <w:color w:val="000000"/>
          <w:sz w:val="24"/>
          <w:szCs w:val="24"/>
          <w:lang w:eastAsia="en-GB"/>
        </w:rPr>
        <w:t xml:space="preserve"> sample</w:t>
      </w:r>
      <w:r w:rsidR="00040198">
        <w:rPr>
          <w:rFonts w:ascii="Times New Roman" w:eastAsia="Times New Roman" w:hAnsi="Times New Roman" w:cs="Times New Roman"/>
          <w:color w:val="000000"/>
          <w:sz w:val="24"/>
          <w:szCs w:val="24"/>
          <w:lang w:eastAsia="en-GB"/>
        </w:rPr>
        <w:t xml:space="preserve"> </w:t>
      </w:r>
      <w:r w:rsidR="00850452">
        <w:rPr>
          <w:rFonts w:ascii="Times New Roman" w:eastAsia="Times New Roman" w:hAnsi="Times New Roman" w:cs="Times New Roman"/>
          <w:color w:val="000000"/>
          <w:sz w:val="24"/>
          <w:szCs w:val="24"/>
          <w:lang w:eastAsia="en-GB"/>
        </w:rPr>
        <w:t>since</w:t>
      </w:r>
      <w:r w:rsidR="00040198">
        <w:rPr>
          <w:rFonts w:ascii="Times New Roman" w:eastAsia="Times New Roman" w:hAnsi="Times New Roman" w:cs="Times New Roman"/>
          <w:color w:val="000000"/>
          <w:sz w:val="24"/>
          <w:szCs w:val="24"/>
          <w:lang w:eastAsia="en-GB"/>
        </w:rPr>
        <w:t xml:space="preserve"> a large proportion of </w:t>
      </w:r>
      <w:r w:rsidR="00967AA6">
        <w:rPr>
          <w:rFonts w:ascii="Times New Roman" w:eastAsia="Times New Roman" w:hAnsi="Times New Roman" w:cs="Times New Roman"/>
          <w:color w:val="000000"/>
          <w:sz w:val="24"/>
          <w:szCs w:val="24"/>
          <w:lang w:eastAsia="en-GB"/>
        </w:rPr>
        <w:t xml:space="preserve">all samples contained microbes belonging to the </w:t>
      </w:r>
      <w:r w:rsidR="008A20B8">
        <w:rPr>
          <w:rFonts w:ascii="Times New Roman" w:eastAsia="Times New Roman" w:hAnsi="Times New Roman" w:cs="Times New Roman"/>
          <w:color w:val="000000"/>
          <w:sz w:val="24"/>
          <w:szCs w:val="24"/>
          <w:lang w:eastAsia="en-GB"/>
        </w:rPr>
        <w:t xml:space="preserve">Firmicutes </w:t>
      </w:r>
      <w:r w:rsidR="00967AA6">
        <w:rPr>
          <w:rFonts w:ascii="Times New Roman" w:eastAsia="Times New Roman" w:hAnsi="Times New Roman" w:cs="Times New Roman"/>
          <w:color w:val="000000"/>
          <w:sz w:val="24"/>
          <w:szCs w:val="24"/>
          <w:lang w:eastAsia="en-GB"/>
        </w:rPr>
        <w:t xml:space="preserve">phylum </w:t>
      </w:r>
      <w:r w:rsidR="008A20B8">
        <w:rPr>
          <w:rFonts w:ascii="Times New Roman" w:eastAsia="Times New Roman" w:hAnsi="Times New Roman" w:cs="Times New Roman"/>
          <w:color w:val="000000"/>
          <w:sz w:val="24"/>
          <w:szCs w:val="24"/>
          <w:lang w:eastAsia="en-GB"/>
        </w:rPr>
        <w:t>(Figure 3)</w:t>
      </w:r>
      <w:r w:rsidRPr="00C36B3D">
        <w:rPr>
          <w:rFonts w:ascii="Times New Roman" w:eastAsia="Times New Roman" w:hAnsi="Times New Roman" w:cs="Times New Roman"/>
          <w:color w:val="000000"/>
          <w:sz w:val="24"/>
          <w:szCs w:val="24"/>
          <w:lang w:eastAsia="en-GB"/>
        </w:rPr>
        <w:t>. 6 of the 13 Firmicutes were Faecalibacterium prausnitzii, 3 were Oscillospira and 2 Coprococcus</w:t>
      </w:r>
      <w:r w:rsidR="00FE6451">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with the remaining 2 taxa being Dorea and Blautia producta.</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 xml:space="preserve">Mills GW, Avery PJ, McCarthy MI, Hattersley AT, Levy JC, Hitman GA, et al. Heritability estimates for beta cell function and features of the insulin resistance syndrome in </w:t>
      </w:r>
      <w:r w:rsidRPr="0007661B">
        <w:rPr>
          <w:rFonts w:ascii="Times New Roman" w:hAnsi="Times New Roman" w:cs="Times New Roman"/>
        </w:rPr>
        <w:lastRenderedPageBreak/>
        <w:t>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t>
      </w:r>
      <w:commentRangeStart w:id="3"/>
      <w:r>
        <w:rPr>
          <w:rFonts w:ascii="Times New Roman" w:hAnsi="Times New Roman" w:cs="Times New Roman"/>
          <w:sz w:val="24"/>
          <w:szCs w:val="24"/>
        </w:rPr>
        <w:t>with the features most likely to explain the covariation between the metabolomic and metagenomic abundances as input</w:t>
      </w:r>
      <w:commentRangeEnd w:id="3"/>
      <w:r w:rsidR="0014571E">
        <w:rPr>
          <w:rStyle w:val="CommentReference"/>
        </w:rPr>
        <w:commentReference w:id="3"/>
      </w:r>
      <w:r>
        <w:rPr>
          <w:rFonts w:ascii="Times New Roman" w:hAnsi="Times New Roman" w:cs="Times New Roman"/>
          <w:sz w:val="24"/>
          <w:szCs w:val="24"/>
        </w:rPr>
        <w:t xml:space="preserve">.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0FA84B89"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46667A3F" w14:textId="544FFAAA" w:rsidR="00725E6E" w:rsidRDefault="00725E6E" w:rsidP="00725E6E">
      <w:r>
        <w:rPr>
          <w:noProof/>
        </w:rPr>
        <mc:AlternateContent>
          <mc:Choice Requires="wps">
            <w:drawing>
              <wp:inline distT="0" distB="0" distL="0" distR="0" wp14:anchorId="64D80F76" wp14:editId="79A2B41F">
                <wp:extent cx="304800" cy="304800"/>
                <wp:effectExtent l="0" t="0" r="0" b="0"/>
                <wp:docPr id="4" name="Rectangl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1043AF0" id="Rectangle 4"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WjuPi6QEAAMQDAAAOAAAAAAAAAAAAAAAAAC4CAABkcnMvZTJvRG9jLnhtbFBLAQIt&#10;ABQABgAIAAAAIQBMoOks2AAAAAMBAAAPAAAAAAAAAAAAAAAAAEMEAABkcnMvZG93bnJldi54bWxQ&#10;SwUGAAAAAAQABADzAAAASAUAAAAA&#10;" filled="f" stroked="f">
                <o:lock v:ext="edit" aspectratio="t"/>
                <w10:anchorlock/>
              </v:rect>
            </w:pict>
          </mc:Fallback>
        </mc:AlternateContent>
      </w:r>
    </w:p>
    <w:p w14:paraId="1B5027D9" w14:textId="10E5C352" w:rsidR="0043085F" w:rsidRPr="00725E6E" w:rsidRDefault="00202BA5" w:rsidP="00725E6E">
      <w:r>
        <w:rPr>
          <w:noProof/>
        </w:rPr>
        <w:lastRenderedPageBreak/>
        <w:drawing>
          <wp:inline distT="0" distB="0" distL="0" distR="0" wp14:anchorId="5982E81F" wp14:editId="15DFEBD2">
            <wp:extent cx="5731510" cy="52285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228590"/>
                    </a:xfrm>
                    <a:prstGeom prst="rect">
                      <a:avLst/>
                    </a:prstGeom>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lastRenderedPageBreak/>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156C1FC5" w:rsidR="0007661B" w:rsidRPr="0007661B" w:rsidRDefault="0007661B" w:rsidP="003841FB">
      <w:pPr>
        <w:jc w:val="both"/>
      </w:pPr>
    </w:p>
    <w:sectPr w:rsidR="0007661B" w:rsidRPr="0007661B">
      <w:footerReference w:type="default" r:id="rId4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16T17:09:00Z" w:initials="SDO">
    <w:p w14:paraId="4AAF092A" w14:textId="52D6B97F" w:rsidR="00A55E69" w:rsidRDefault="00A55E69">
      <w:pPr>
        <w:pStyle w:val="CommentText"/>
      </w:pPr>
      <w:r>
        <w:rPr>
          <w:rStyle w:val="CommentReference"/>
        </w:rPr>
        <w:annotationRef/>
      </w:r>
      <w:r>
        <w:t>Maybe not necessary</w:t>
      </w:r>
    </w:p>
  </w:comment>
  <w:comment w:id="1" w:author="Sabrina De Oliveira" w:date="2020-06-16T19:51:00Z" w:initials="SDO">
    <w:p w14:paraId="492B3783" w14:textId="24AF78E5" w:rsidR="00194EBF" w:rsidRDefault="00194EBF">
      <w:pPr>
        <w:pStyle w:val="CommentText"/>
      </w:pPr>
      <w:r>
        <w:rPr>
          <w:rStyle w:val="CommentReference"/>
        </w:rPr>
        <w:annotationRef/>
      </w:r>
      <w:r>
        <w:t>takeout</w:t>
      </w:r>
    </w:p>
  </w:comment>
  <w:comment w:id="2" w:author="Sabrina De Oliveira" w:date="2020-06-16T14:07:00Z" w:initials="SDO">
    <w:p w14:paraId="1618FEA9" w14:textId="23D88F7C" w:rsidR="00D4474F" w:rsidRDefault="00D4474F">
      <w:pPr>
        <w:pStyle w:val="CommentText"/>
      </w:pPr>
      <w:r>
        <w:rPr>
          <w:rStyle w:val="CommentReference"/>
        </w:rPr>
        <w:annotationRef/>
      </w:r>
      <w:r>
        <w:t>Don’t really think necessary</w:t>
      </w:r>
    </w:p>
  </w:comment>
  <w:comment w:id="3" w:author="Sabrina De Oliveira" w:date="2020-06-16T17:30:00Z" w:initials="SDO">
    <w:p w14:paraId="27D2934A" w14:textId="14539F5F" w:rsidR="0014571E" w:rsidRDefault="0014571E">
      <w:pPr>
        <w:pStyle w:val="CommentText"/>
      </w:pPr>
      <w:r>
        <w:rPr>
          <w:rStyle w:val="CommentReference"/>
        </w:rPr>
        <w:annotationRef/>
      </w:r>
      <w:r>
        <w:t>Probably exclude: talk to Su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AF092A" w15:done="0"/>
  <w15:commentEx w15:paraId="492B3783" w15:done="0"/>
  <w15:commentEx w15:paraId="1618FEA9" w15:done="0"/>
  <w15:commentEx w15:paraId="27D293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7B3A" w16cex:dateUtc="2020-06-16T15:09:00Z"/>
  <w16cex:commentExtensible w16cex:durableId="2293A156" w16cex:dateUtc="2020-06-16T17:51:00Z"/>
  <w16cex:commentExtensible w16cex:durableId="22935096" w16cex:dateUtc="2020-06-16T12:07:00Z"/>
  <w16cex:commentExtensible w16cex:durableId="2293801E" w16cex:dateUtc="2020-06-16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AF092A" w16cid:durableId="22937B3A"/>
  <w16cid:commentId w16cid:paraId="492B3783" w16cid:durableId="2293A156"/>
  <w16cid:commentId w16cid:paraId="1618FEA9" w16cid:durableId="22935096"/>
  <w16cid:commentId w16cid:paraId="27D2934A" w16cid:durableId="229380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06842" w14:textId="77777777" w:rsidR="00F45869" w:rsidRDefault="00F45869" w:rsidP="003841FB">
      <w:pPr>
        <w:spacing w:after="0" w:line="240" w:lineRule="auto"/>
      </w:pPr>
      <w:r>
        <w:separator/>
      </w:r>
    </w:p>
  </w:endnote>
  <w:endnote w:type="continuationSeparator" w:id="0">
    <w:p w14:paraId="5FD6DA45" w14:textId="77777777" w:rsidR="00F45869" w:rsidRDefault="00F45869"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3841FB" w:rsidRDefault="003841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3841FB" w:rsidRDefault="0038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7C514A" w14:textId="77777777" w:rsidR="00F45869" w:rsidRDefault="00F45869" w:rsidP="003841FB">
      <w:pPr>
        <w:spacing w:after="0" w:line="240" w:lineRule="auto"/>
      </w:pPr>
      <w:r>
        <w:separator/>
      </w:r>
    </w:p>
  </w:footnote>
  <w:footnote w:type="continuationSeparator" w:id="0">
    <w:p w14:paraId="7AC5E734" w14:textId="77777777" w:rsidR="00F45869" w:rsidRDefault="00F45869"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0198"/>
    <w:rsid w:val="0004468B"/>
    <w:rsid w:val="00044FA7"/>
    <w:rsid w:val="000453F4"/>
    <w:rsid w:val="000511E3"/>
    <w:rsid w:val="00053CA0"/>
    <w:rsid w:val="00056D6C"/>
    <w:rsid w:val="000575AD"/>
    <w:rsid w:val="00065EC7"/>
    <w:rsid w:val="000677E5"/>
    <w:rsid w:val="000678E3"/>
    <w:rsid w:val="00070F99"/>
    <w:rsid w:val="0007661B"/>
    <w:rsid w:val="000C47A2"/>
    <w:rsid w:val="00100822"/>
    <w:rsid w:val="00111069"/>
    <w:rsid w:val="00130585"/>
    <w:rsid w:val="00133AFC"/>
    <w:rsid w:val="001444D0"/>
    <w:rsid w:val="0014571E"/>
    <w:rsid w:val="00146B61"/>
    <w:rsid w:val="00163DCF"/>
    <w:rsid w:val="0017475D"/>
    <w:rsid w:val="00177D79"/>
    <w:rsid w:val="00194EBF"/>
    <w:rsid w:val="001A6ABD"/>
    <w:rsid w:val="001B0DD0"/>
    <w:rsid w:val="001B47B2"/>
    <w:rsid w:val="001C08BA"/>
    <w:rsid w:val="001C3C3A"/>
    <w:rsid w:val="001C587D"/>
    <w:rsid w:val="001D7C3B"/>
    <w:rsid w:val="001E46AE"/>
    <w:rsid w:val="001F7631"/>
    <w:rsid w:val="00202BA5"/>
    <w:rsid w:val="00206229"/>
    <w:rsid w:val="0023685F"/>
    <w:rsid w:val="00240C3B"/>
    <w:rsid w:val="00251850"/>
    <w:rsid w:val="00262064"/>
    <w:rsid w:val="002677F0"/>
    <w:rsid w:val="00286156"/>
    <w:rsid w:val="00286DC8"/>
    <w:rsid w:val="00291734"/>
    <w:rsid w:val="00293350"/>
    <w:rsid w:val="00293C82"/>
    <w:rsid w:val="002A5F17"/>
    <w:rsid w:val="002B0FC0"/>
    <w:rsid w:val="002C042D"/>
    <w:rsid w:val="002C1AEB"/>
    <w:rsid w:val="002C47BA"/>
    <w:rsid w:val="002E48D5"/>
    <w:rsid w:val="00305ACC"/>
    <w:rsid w:val="00306154"/>
    <w:rsid w:val="00315A94"/>
    <w:rsid w:val="0032581F"/>
    <w:rsid w:val="00331BAE"/>
    <w:rsid w:val="0034059B"/>
    <w:rsid w:val="0034759E"/>
    <w:rsid w:val="00364FD9"/>
    <w:rsid w:val="003841FB"/>
    <w:rsid w:val="003861AF"/>
    <w:rsid w:val="003863D7"/>
    <w:rsid w:val="0038733F"/>
    <w:rsid w:val="00387DD9"/>
    <w:rsid w:val="0039218D"/>
    <w:rsid w:val="00392A2A"/>
    <w:rsid w:val="00392DE6"/>
    <w:rsid w:val="003A43E6"/>
    <w:rsid w:val="003B44F5"/>
    <w:rsid w:val="003C109F"/>
    <w:rsid w:val="003C39AF"/>
    <w:rsid w:val="003E7977"/>
    <w:rsid w:val="003F2906"/>
    <w:rsid w:val="0041380C"/>
    <w:rsid w:val="00425194"/>
    <w:rsid w:val="00427575"/>
    <w:rsid w:val="0043085F"/>
    <w:rsid w:val="004348DB"/>
    <w:rsid w:val="0044043C"/>
    <w:rsid w:val="00456FEE"/>
    <w:rsid w:val="00472624"/>
    <w:rsid w:val="004A7E56"/>
    <w:rsid w:val="004B6F18"/>
    <w:rsid w:val="004C6111"/>
    <w:rsid w:val="004F0473"/>
    <w:rsid w:val="005111DE"/>
    <w:rsid w:val="00515479"/>
    <w:rsid w:val="00520F4D"/>
    <w:rsid w:val="005256DE"/>
    <w:rsid w:val="0053230B"/>
    <w:rsid w:val="00536BA8"/>
    <w:rsid w:val="005438E6"/>
    <w:rsid w:val="00546D45"/>
    <w:rsid w:val="005523F1"/>
    <w:rsid w:val="0056439D"/>
    <w:rsid w:val="00564B13"/>
    <w:rsid w:val="00565B36"/>
    <w:rsid w:val="005A1F9A"/>
    <w:rsid w:val="005A6252"/>
    <w:rsid w:val="005C7ADB"/>
    <w:rsid w:val="005E095C"/>
    <w:rsid w:val="005F4459"/>
    <w:rsid w:val="005F51EA"/>
    <w:rsid w:val="00614A1B"/>
    <w:rsid w:val="00630DD2"/>
    <w:rsid w:val="00633EFD"/>
    <w:rsid w:val="006475E4"/>
    <w:rsid w:val="00650638"/>
    <w:rsid w:val="00653C6C"/>
    <w:rsid w:val="00663EFF"/>
    <w:rsid w:val="00671923"/>
    <w:rsid w:val="0067509C"/>
    <w:rsid w:val="00675135"/>
    <w:rsid w:val="00682422"/>
    <w:rsid w:val="00696D3D"/>
    <w:rsid w:val="006A028B"/>
    <w:rsid w:val="006A1643"/>
    <w:rsid w:val="006A40E4"/>
    <w:rsid w:val="006B4BCF"/>
    <w:rsid w:val="006B5424"/>
    <w:rsid w:val="006C1D75"/>
    <w:rsid w:val="006C7219"/>
    <w:rsid w:val="006D0803"/>
    <w:rsid w:val="006D1423"/>
    <w:rsid w:val="006D2F1D"/>
    <w:rsid w:val="006D587F"/>
    <w:rsid w:val="00725E6E"/>
    <w:rsid w:val="00726EC7"/>
    <w:rsid w:val="007433B2"/>
    <w:rsid w:val="00754544"/>
    <w:rsid w:val="00767E75"/>
    <w:rsid w:val="007707BD"/>
    <w:rsid w:val="00776AB9"/>
    <w:rsid w:val="007A186D"/>
    <w:rsid w:val="007A7EE1"/>
    <w:rsid w:val="007C3CB3"/>
    <w:rsid w:val="007C429A"/>
    <w:rsid w:val="007C639C"/>
    <w:rsid w:val="007D5E13"/>
    <w:rsid w:val="007E163B"/>
    <w:rsid w:val="007F4396"/>
    <w:rsid w:val="00801CE5"/>
    <w:rsid w:val="0080345C"/>
    <w:rsid w:val="0082713E"/>
    <w:rsid w:val="00850452"/>
    <w:rsid w:val="00863513"/>
    <w:rsid w:val="008770AB"/>
    <w:rsid w:val="00887D41"/>
    <w:rsid w:val="008901C6"/>
    <w:rsid w:val="0089631F"/>
    <w:rsid w:val="008A1222"/>
    <w:rsid w:val="008A20B8"/>
    <w:rsid w:val="008A31DD"/>
    <w:rsid w:val="008B61E9"/>
    <w:rsid w:val="008C43CB"/>
    <w:rsid w:val="008D0039"/>
    <w:rsid w:val="008D0330"/>
    <w:rsid w:val="008F7E4D"/>
    <w:rsid w:val="00900D94"/>
    <w:rsid w:val="00923979"/>
    <w:rsid w:val="00933F1E"/>
    <w:rsid w:val="00953B3E"/>
    <w:rsid w:val="00967AA6"/>
    <w:rsid w:val="009901CF"/>
    <w:rsid w:val="009A2F06"/>
    <w:rsid w:val="009A4524"/>
    <w:rsid w:val="009B7B95"/>
    <w:rsid w:val="009D7AFD"/>
    <w:rsid w:val="009E23ED"/>
    <w:rsid w:val="009E685A"/>
    <w:rsid w:val="009F199A"/>
    <w:rsid w:val="00A077EF"/>
    <w:rsid w:val="00A10878"/>
    <w:rsid w:val="00A11C4D"/>
    <w:rsid w:val="00A13C01"/>
    <w:rsid w:val="00A214E1"/>
    <w:rsid w:val="00A22B5A"/>
    <w:rsid w:val="00A456DD"/>
    <w:rsid w:val="00A45791"/>
    <w:rsid w:val="00A47CEA"/>
    <w:rsid w:val="00A50320"/>
    <w:rsid w:val="00A50920"/>
    <w:rsid w:val="00A50A62"/>
    <w:rsid w:val="00A54CEC"/>
    <w:rsid w:val="00A5562B"/>
    <w:rsid w:val="00A55E69"/>
    <w:rsid w:val="00A649D8"/>
    <w:rsid w:val="00A763D9"/>
    <w:rsid w:val="00A84046"/>
    <w:rsid w:val="00AA729B"/>
    <w:rsid w:val="00AB7B0F"/>
    <w:rsid w:val="00AE4BA0"/>
    <w:rsid w:val="00B06144"/>
    <w:rsid w:val="00B074FA"/>
    <w:rsid w:val="00B07C14"/>
    <w:rsid w:val="00B210E4"/>
    <w:rsid w:val="00B31667"/>
    <w:rsid w:val="00B64A04"/>
    <w:rsid w:val="00B64BA0"/>
    <w:rsid w:val="00BA1B52"/>
    <w:rsid w:val="00BA23C6"/>
    <w:rsid w:val="00BA398B"/>
    <w:rsid w:val="00BA4168"/>
    <w:rsid w:val="00BB7D65"/>
    <w:rsid w:val="00BC0CD5"/>
    <w:rsid w:val="00BC131F"/>
    <w:rsid w:val="00BE59BD"/>
    <w:rsid w:val="00C0071B"/>
    <w:rsid w:val="00C058A3"/>
    <w:rsid w:val="00C208E9"/>
    <w:rsid w:val="00C436E9"/>
    <w:rsid w:val="00C86179"/>
    <w:rsid w:val="00C90B0C"/>
    <w:rsid w:val="00C95602"/>
    <w:rsid w:val="00CA0A24"/>
    <w:rsid w:val="00CA20E0"/>
    <w:rsid w:val="00CA4414"/>
    <w:rsid w:val="00CA6796"/>
    <w:rsid w:val="00CB6661"/>
    <w:rsid w:val="00CC01D1"/>
    <w:rsid w:val="00CC14CF"/>
    <w:rsid w:val="00CE62A3"/>
    <w:rsid w:val="00D03242"/>
    <w:rsid w:val="00D06F46"/>
    <w:rsid w:val="00D4474F"/>
    <w:rsid w:val="00D51626"/>
    <w:rsid w:val="00D52B97"/>
    <w:rsid w:val="00D568FF"/>
    <w:rsid w:val="00D56CEE"/>
    <w:rsid w:val="00D61DCD"/>
    <w:rsid w:val="00DA21B1"/>
    <w:rsid w:val="00DA320E"/>
    <w:rsid w:val="00DA7BCB"/>
    <w:rsid w:val="00DB27D4"/>
    <w:rsid w:val="00DD02AB"/>
    <w:rsid w:val="00DE6E1C"/>
    <w:rsid w:val="00DF4697"/>
    <w:rsid w:val="00E0428B"/>
    <w:rsid w:val="00E06399"/>
    <w:rsid w:val="00E32C84"/>
    <w:rsid w:val="00E529B0"/>
    <w:rsid w:val="00E61666"/>
    <w:rsid w:val="00E6727E"/>
    <w:rsid w:val="00E821E0"/>
    <w:rsid w:val="00E853F9"/>
    <w:rsid w:val="00EA724F"/>
    <w:rsid w:val="00EC097F"/>
    <w:rsid w:val="00EC2095"/>
    <w:rsid w:val="00ED7A0A"/>
    <w:rsid w:val="00EE1674"/>
    <w:rsid w:val="00EF3781"/>
    <w:rsid w:val="00F2052D"/>
    <w:rsid w:val="00F20B3A"/>
    <w:rsid w:val="00F271B7"/>
    <w:rsid w:val="00F372D1"/>
    <w:rsid w:val="00F379FD"/>
    <w:rsid w:val="00F41BF8"/>
    <w:rsid w:val="00F42879"/>
    <w:rsid w:val="00F45869"/>
    <w:rsid w:val="00F47963"/>
    <w:rsid w:val="00F960FB"/>
    <w:rsid w:val="00F96BFD"/>
    <w:rsid w:val="00FC5924"/>
    <w:rsid w:val="00FD0687"/>
    <w:rsid w:val="00FE6451"/>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FollowedHyperlink">
    <w:name w:val="FollowedHyperlink"/>
    <w:basedOn w:val="DefaultParagraphFont"/>
    <w:uiPriority w:val="99"/>
    <w:semiHidden/>
    <w:unhideWhenUsed/>
    <w:rsid w:val="003C39AF"/>
    <w:rPr>
      <w:color w:val="954F72" w:themeColor="followedHyperlink"/>
      <w:u w:val="single"/>
    </w:rPr>
  </w:style>
  <w:style w:type="character" w:styleId="CommentReference">
    <w:name w:val="annotation reference"/>
    <w:basedOn w:val="DefaultParagraphFont"/>
    <w:uiPriority w:val="99"/>
    <w:semiHidden/>
    <w:unhideWhenUsed/>
    <w:rsid w:val="00D4474F"/>
    <w:rPr>
      <w:sz w:val="16"/>
      <w:szCs w:val="16"/>
    </w:rPr>
  </w:style>
  <w:style w:type="paragraph" w:styleId="CommentText">
    <w:name w:val="annotation text"/>
    <w:basedOn w:val="Normal"/>
    <w:link w:val="CommentTextChar"/>
    <w:uiPriority w:val="99"/>
    <w:semiHidden/>
    <w:unhideWhenUsed/>
    <w:rsid w:val="00D4474F"/>
    <w:pPr>
      <w:spacing w:line="240" w:lineRule="auto"/>
    </w:pPr>
    <w:rPr>
      <w:sz w:val="20"/>
      <w:szCs w:val="20"/>
    </w:rPr>
  </w:style>
  <w:style w:type="character" w:customStyle="1" w:styleId="CommentTextChar">
    <w:name w:val="Comment Text Char"/>
    <w:basedOn w:val="DefaultParagraphFont"/>
    <w:link w:val="CommentText"/>
    <w:uiPriority w:val="99"/>
    <w:semiHidden/>
    <w:rsid w:val="00D4474F"/>
    <w:rPr>
      <w:sz w:val="20"/>
      <w:szCs w:val="20"/>
    </w:rPr>
  </w:style>
  <w:style w:type="paragraph" w:styleId="CommentSubject">
    <w:name w:val="annotation subject"/>
    <w:basedOn w:val="CommentText"/>
    <w:next w:val="CommentText"/>
    <w:link w:val="CommentSubjectChar"/>
    <w:uiPriority w:val="99"/>
    <w:semiHidden/>
    <w:unhideWhenUsed/>
    <w:rsid w:val="00D4474F"/>
    <w:rPr>
      <w:b/>
      <w:bCs/>
    </w:rPr>
  </w:style>
  <w:style w:type="character" w:customStyle="1" w:styleId="CommentSubjectChar">
    <w:name w:val="Comment Subject Char"/>
    <w:basedOn w:val="CommentTextChar"/>
    <w:link w:val="CommentSubject"/>
    <w:uiPriority w:val="99"/>
    <w:semiHidden/>
    <w:rsid w:val="00D4474F"/>
    <w:rPr>
      <w:b/>
      <w:bCs/>
      <w:sz w:val="20"/>
      <w:szCs w:val="20"/>
    </w:rPr>
  </w:style>
  <w:style w:type="paragraph" w:styleId="BalloonText">
    <w:name w:val="Balloon Text"/>
    <w:basedOn w:val="Normal"/>
    <w:link w:val="BalloonTextChar"/>
    <w:uiPriority w:val="99"/>
    <w:semiHidden/>
    <w:unhideWhenUsed/>
    <w:rsid w:val="00D447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74F"/>
    <w:rPr>
      <w:rFonts w:ascii="Segoe UI" w:hAnsi="Segoe UI" w:cs="Segoe UI"/>
      <w:sz w:val="18"/>
      <w:szCs w:val="18"/>
    </w:rPr>
  </w:style>
  <w:style w:type="character" w:styleId="Strong">
    <w:name w:val="Strong"/>
    <w:basedOn w:val="DefaultParagraphFont"/>
    <w:uiPriority w:val="22"/>
    <w:qFormat/>
    <w:rsid w:val="008635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ci.org/articles/view/10762" TargetMode="External"/><Relationship Id="rId18" Type="http://schemas.openxmlformats.org/officeDocument/2006/relationships/hyperlink" Target="https://www.nature.com/articles/s41467-017-00249-5" TargetMode="External"/><Relationship Id="rId26" Type="http://schemas.openxmlformats.org/officeDocument/2006/relationships/comments" Target="comments.xml"/><Relationship Id="rId39" Type="http://schemas.openxmlformats.org/officeDocument/2006/relationships/hyperlink" Target="https://www.nature.com/articles/s41596-019-0264-1" TargetMode="External"/><Relationship Id="rId3" Type="http://schemas.openxmlformats.org/officeDocument/2006/relationships/styles" Target="styles.xml"/><Relationship Id="rId21" Type="http://schemas.openxmlformats.org/officeDocument/2006/relationships/hyperlink" Target="https://www.nature.com/articles/s41586-019-1236-x" TargetMode="External"/><Relationship Id="rId34" Type="http://schemas.openxmlformats.org/officeDocument/2006/relationships/hyperlink" Target="https://academic.oup.com/nar/article/46/D1/D661/4612963" TargetMode="External"/><Relationship Id="rId42" Type="http://schemas.openxmlformats.org/officeDocument/2006/relationships/image" Target="media/image4.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ciencedirect-com.ezproxy.ub.unimaas.nl/science/article/pii/S0002914999002118" TargetMode="External"/><Relationship Id="rId17" Type="http://schemas.openxmlformats.org/officeDocument/2006/relationships/hyperlink" Target="http://hmp2-data.stanford.edu/" TargetMode="External"/><Relationship Id="rId25" Type="http://schemas.openxmlformats.org/officeDocument/2006/relationships/hyperlink" Target="https://github.com/jstansfield0/HMP2Data" TargetMode="External"/><Relationship Id="rId33" Type="http://schemas.openxmlformats.org/officeDocument/2006/relationships/hyperlink" Target="https://academic.oup.com/nar/article/47/D1/D786/5124600" TargetMode="External"/><Relationship Id="rId38" Type="http://schemas.openxmlformats.org/officeDocument/2006/relationships/hyperlink" Target="https://f1000research.com/articles/7-743"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thelancet.com/pdfs/journals/ebiom/PIIS2352-3964(19)30800-X.pdf" TargetMode="External"/><Relationship Id="rId20" Type="http://schemas.openxmlformats.org/officeDocument/2006/relationships/hyperlink" Target="https://www.ncbi.nlm.nih.gov/pmc/articles/PMC5109542/" TargetMode="External"/><Relationship Id="rId29" Type="http://schemas.microsoft.com/office/2018/08/relationships/commentsExtensible" Target="commentsExtensible.xml"/><Relationship Id="rId41"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ezproxy.ub.unimaas.nl/science/article/pii/S0025712510002051" TargetMode="External"/><Relationship Id="rId24" Type="http://schemas.openxmlformats.org/officeDocument/2006/relationships/hyperlink" Target="https://academic.oup.com/bioinformatics/article/34/19/3417/4987147" TargetMode="External"/><Relationship Id="rId32" Type="http://schemas.openxmlformats.org/officeDocument/2006/relationships/hyperlink" Target="https://currentprotocols.onlinelibrary.wiley.com/doi/abs/10.1002/cpbi.86" TargetMode="External"/><Relationship Id="rId37" Type="http://schemas.openxmlformats.org/officeDocument/2006/relationships/hyperlink" Target="https://pubs.acs.org/doi/abs/10.1021/acs.jproteome.8b00702?casa_token=USD2zPrA-5QAAAAA%3AYyafljBu-Nc16fPtSZTe6iUPJs-9Osr3IunM7yHnmRqfAMPsnYE-OCnVtE63ZJN9MbDSHO4XSTxDSww-&amp;" TargetMode="External"/><Relationship Id="rId40" Type="http://schemas.openxmlformats.org/officeDocument/2006/relationships/image" Target="media/image2.png"/><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pnas-org.ezproxy.ub.unimaas.nl/content/100/14/8466.long" TargetMode="External"/><Relationship Id="rId23"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28" Type="http://schemas.microsoft.com/office/2016/09/relationships/commentsIds" Target="commentsIds.xml"/><Relationship Id="rId36" Type="http://schemas.openxmlformats.org/officeDocument/2006/relationships/hyperlink" Target="https://www.ncbi.nlm.nih.gov/pmc/articles/PMC403769/" TargetMode="External"/><Relationship Id="rId49" Type="http://schemas.openxmlformats.org/officeDocument/2006/relationships/theme" Target="theme/theme1.xml"/><Relationship Id="rId10" Type="http://schemas.openxmlformats.org/officeDocument/2006/relationships/hyperlink" Target="https://www.ncbi.nlm.nih.gov/pmc/articles/PMC5109542/" TargetMode="External"/><Relationship Id="rId19" Type="http://schemas.openxmlformats.org/officeDocument/2006/relationships/hyperlink" Target="https://www.nature.com/articles/s41467-019-13036-1" TargetMode="External"/><Relationship Id="rId31" Type="http://schemas.openxmlformats.org/officeDocument/2006/relationships/hyperlink" Target="https://journals.plos.org/ploscompbiol/article?id=10.1371/journal.pcbi.1004085"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pubmed.ncbi.nlm.nih.gov/20660050/" TargetMode="External"/><Relationship Id="rId14" Type="http://schemas.openxmlformats.org/officeDocument/2006/relationships/hyperlink" Target="https://link.springer.com/article/10.1007/s00726-011-1088-7" TargetMode="External"/><Relationship Id="rId22" Type="http://schemas.openxmlformats.org/officeDocument/2006/relationships/image" Target="media/image1.png"/><Relationship Id="rId27" Type="http://schemas.microsoft.com/office/2011/relationships/commentsExtended" Target="commentsExtended.xml"/><Relationship Id="rId30" Type="http://schemas.openxmlformats.org/officeDocument/2006/relationships/hyperlink" Target="https://journals.plos.org/plosone/article?id=10.1371/journal.pone.0061217" TargetMode="External"/><Relationship Id="rId35" Type="http://schemas.openxmlformats.org/officeDocument/2006/relationships/hyperlink" Target="https://pubmed.ncbi.nlm.nih.gov/31441146/" TargetMode="External"/><Relationship Id="rId43" Type="http://schemas.openxmlformats.org/officeDocument/2006/relationships/image" Target="media/image5.png"/><Relationship Id="rId48" Type="http://schemas.microsoft.com/office/2011/relationships/people" Target="people.xml"/><Relationship Id="rId8" Type="http://schemas.openxmlformats.org/officeDocument/2006/relationships/hyperlink" Target="https://link-springer-com.ezproxy.ub.unimaas.nl/article/10.1007/s00125-004-133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55D2F-A450-4F81-B22F-B75F75627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1</TotalTime>
  <Pages>23</Pages>
  <Words>6405</Words>
  <Characters>38112</Characters>
  <Application>Microsoft Office Word</Application>
  <DocSecurity>0</DocSecurity>
  <Lines>1154</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266</cp:revision>
  <dcterms:created xsi:type="dcterms:W3CDTF">2020-06-10T13:06:00Z</dcterms:created>
  <dcterms:modified xsi:type="dcterms:W3CDTF">2020-06-17T17:26:00Z</dcterms:modified>
</cp:coreProperties>
</file>